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2E46" w:rsidRDefault="00312E46" w:rsidP="00312E46">
      <w:pPr>
        <w:contextualSpacing/>
      </w:pPr>
      <w:r>
        <w:rPr>
          <w:b/>
        </w:rPr>
        <w:t>Case Study Outline</w:t>
      </w:r>
      <w:r w:rsidRPr="00061B0E">
        <w:rPr>
          <w:b/>
        </w:rPr>
        <w:t xml:space="preserve"> </w:t>
      </w:r>
      <w:r w:rsidRPr="00312E46">
        <w:t>(based upon questions from the end of Chapters 2 to 8 in Doehring, C. (2015).</w:t>
      </w:r>
      <w:r>
        <w:t xml:space="preserve"> </w:t>
      </w:r>
      <w:r w:rsidRPr="00312E46">
        <w:rPr>
          <w:i/>
        </w:rPr>
        <w:t>The practice of pastoral car</w:t>
      </w:r>
      <w:r w:rsidR="00683657">
        <w:rPr>
          <w:i/>
        </w:rPr>
        <w:t>e: A post-modern approach (Rev</w:t>
      </w:r>
      <w:proofErr w:type="gramStart"/>
      <w:r w:rsidR="00683657">
        <w:rPr>
          <w:i/>
        </w:rPr>
        <w:t>.</w:t>
      </w:r>
      <w:r w:rsidRPr="00312E46">
        <w:rPr>
          <w:i/>
        </w:rPr>
        <w:t>&amp;</w:t>
      </w:r>
      <w:proofErr w:type="gramEnd"/>
      <w:r w:rsidRPr="00312E46">
        <w:rPr>
          <w:i/>
        </w:rPr>
        <w:t xml:space="preserve"> Expanded).</w:t>
      </w:r>
      <w:r w:rsidRPr="00312E46">
        <w:t xml:space="preserve"> Louisville, KY: Westminster John Knox Press.</w:t>
      </w:r>
    </w:p>
    <w:p w:rsidR="004452FF" w:rsidRDefault="004452FF" w:rsidP="00312E46">
      <w:pPr>
        <w:contextualSpacing/>
      </w:pPr>
    </w:p>
    <w:p w:rsidR="004452FF" w:rsidRPr="00A151C7" w:rsidRDefault="004452FF" w:rsidP="004452FF">
      <w:pPr>
        <w:spacing w:before="100" w:beforeAutospacing="1" w:after="100" w:afterAutospacing="1"/>
        <w:ind w:firstLine="720"/>
        <w:contextualSpacing/>
      </w:pPr>
      <w:r>
        <w:t xml:space="preserve">This case study assignment gives you the opportunity to reflect upon some </w:t>
      </w:r>
      <w:r w:rsidRPr="00A151C7">
        <w:t>aspects of sexuality</w:t>
      </w:r>
      <w:r>
        <w:t xml:space="preserve"> that generated r</w:t>
      </w:r>
      <w:r w:rsidRPr="00A151C7">
        <w:t>eligious/spiritual/moral struggles</w:t>
      </w:r>
      <w:r>
        <w:rPr>
          <w:rStyle w:val="EndnoteReference"/>
        </w:rPr>
        <w:endnoteReference w:id="1"/>
      </w:r>
      <w:r w:rsidRPr="00A151C7">
        <w:t>---experiences of tension, strain, and conflict---about sexuality</w:t>
      </w:r>
      <w:r>
        <w:t>.</w:t>
      </w:r>
      <w:r>
        <w:rPr>
          <w:rStyle w:val="EndnoteReference"/>
        </w:rPr>
        <w:endnoteReference w:id="2"/>
      </w:r>
      <w:r>
        <w:t xml:space="preserve">  </w:t>
      </w:r>
      <w:r w:rsidRPr="00A151C7">
        <w:t>Religious and spiritual struggles are widespread across a range of faith orientations; for example, among atheists</w:t>
      </w:r>
      <w:r w:rsidR="00925060">
        <w:t xml:space="preserve"> </w:t>
      </w:r>
      <w:r w:rsidR="00925060">
        <w:fldChar w:fldCharType="begin"/>
      </w:r>
      <w:r w:rsidR="00925060">
        <w:instrText xml:space="preserve"> ADDIN EN.CITE &lt;EndNote&gt;&lt;Cite&gt;&lt;Author&gt;Bradley&lt;/Author&gt;&lt;Year&gt;2016&lt;/Year&gt;&lt;RecNum&gt;1700&lt;/RecNum&gt;&lt;DisplayText&gt;(Bradley, Uzdavines, Pargament, &amp;amp; Exline, 2016)&lt;/DisplayText&gt;&lt;record&gt;&lt;rec-number&gt;1700&lt;/rec-number&gt;&lt;foreign-keys&gt;&lt;key app="EN" db-id="dvafxpf5cspwezefrprv0p5vt2azex0set2d"&gt;1700&lt;/key&gt;&lt;/foreign-keys&gt;&lt;ref-type name="Book Section"&gt;5&lt;/ref-type&gt;&lt;contributors&gt;&lt;authors&gt;&lt;author&gt;Bradley, David F.&lt;/author&gt;&lt;author&gt;Uzdavines, Alex&lt;/author&gt;&lt;author&gt;Pargament, Kenneth&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00925060">
        <w:fldChar w:fldCharType="separate"/>
      </w:r>
      <w:r w:rsidR="00925060">
        <w:rPr>
          <w:noProof/>
        </w:rPr>
        <w:t>(</w:t>
      </w:r>
      <w:hyperlink w:anchor="_ENREF_2" w:tooltip="Bradley, 2016 #1700" w:history="1">
        <w:r w:rsidR="00225C0B">
          <w:rPr>
            <w:noProof/>
          </w:rPr>
          <w:t>Bradley, Uzdavines, Pargament, &amp; Exline, 2016</w:t>
        </w:r>
      </w:hyperlink>
      <w:r w:rsidR="00925060">
        <w:rPr>
          <w:noProof/>
        </w:rPr>
        <w:t>)</w:t>
      </w:r>
      <w:r w:rsidR="00925060">
        <w:fldChar w:fldCharType="end"/>
      </w:r>
      <w:r w:rsidR="00925060">
        <w:t>, Mus</w:t>
      </w:r>
      <w:r w:rsidRPr="00A151C7">
        <w:t>lims, Jews</w:t>
      </w:r>
      <w:r w:rsidR="00925060">
        <w:t xml:space="preserve"> </w:t>
      </w:r>
      <w:r w:rsidR="00925060">
        <w:fldChar w:fldCharType="begin"/>
      </w:r>
      <w:r w:rsidR="00925060">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dvafxpf5cspwezefrprv0p5vt2azex0set2d"&gt;1659&lt;/key&gt;&lt;/foreign-keys&gt;&lt;ref-type name="Journal Article"&gt;17&lt;/ref-type&gt;&lt;contributors&gt;&lt;authors&gt;&lt;author&gt;Abu-Raiya, Hisham&lt;/author&gt;&lt;author&gt;Pargament, Kenneth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00925060">
        <w:fldChar w:fldCharType="separate"/>
      </w:r>
      <w:r w:rsidR="00925060">
        <w:rPr>
          <w:noProof/>
        </w:rPr>
        <w:t>(</w:t>
      </w:r>
      <w:hyperlink w:anchor="_ENREF_1" w:tooltip="Abu-Raiya, 2016 #1659" w:history="1">
        <w:r w:rsidR="00225C0B">
          <w:rPr>
            <w:noProof/>
          </w:rPr>
          <w:t>Abu-Raiya, Pargament, Weissberger, &amp; Exline, 2016</w:t>
        </w:r>
      </w:hyperlink>
      <w:r w:rsidR="00925060">
        <w:rPr>
          <w:noProof/>
        </w:rPr>
        <w:t>)</w:t>
      </w:r>
      <w:r w:rsidR="00925060">
        <w:fldChar w:fldCharType="end"/>
      </w:r>
      <w:r w:rsidRPr="00A151C7">
        <w:t xml:space="preserve">, as well as the general population. Pargament </w:t>
      </w:r>
      <w:r w:rsidR="00FF311E">
        <w:t xml:space="preserve">et al. </w:t>
      </w:r>
      <w:r w:rsidR="00FF311E">
        <w:fldChar w:fldCharType="begin"/>
      </w:r>
      <w:r w:rsidR="00FF311E">
        <w:instrText xml:space="preserve"> ADDIN EN.CITE &lt;EndNote&gt;&lt;Cite&gt;&lt;Author&gt;Pargament&lt;/Author&gt;&lt;Year&gt;2016&lt;/Year&gt;&lt;RecNum&gt;1699&lt;/RecNum&gt;&lt;DisplayText&gt;(Pargament, Wong, &amp;amp; Exline, 2016)&lt;/DisplayText&gt;&lt;record&gt;&lt;rec-number&gt;1699&lt;/rec-number&gt;&lt;foreign-keys&gt;&lt;key app="EN" db-id="dvafxpf5cspwezefrprv0p5vt2azex0set2d"&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ocation&gt;Switzerland&lt;/pub-location&gt;&lt;publisher&gt;Springer International&lt;/publisher&gt;&lt;urls&gt;&lt;/urls&gt;&lt;/record&gt;&lt;/Cite&gt;&lt;/EndNote&gt;</w:instrText>
      </w:r>
      <w:r w:rsidR="00FF311E">
        <w:fldChar w:fldCharType="separate"/>
      </w:r>
      <w:r w:rsidR="00FF311E">
        <w:rPr>
          <w:noProof/>
        </w:rPr>
        <w:t>(</w:t>
      </w:r>
      <w:hyperlink w:anchor="_ENREF_4" w:tooltip="Pargament, 2016 #1699" w:history="1">
        <w:r w:rsidR="00225C0B">
          <w:rPr>
            <w:noProof/>
          </w:rPr>
          <w:t>Pargament, Wong, &amp; Exline, 2016</w:t>
        </w:r>
      </w:hyperlink>
      <w:r w:rsidR="00FF311E">
        <w:rPr>
          <w:noProof/>
        </w:rPr>
        <w:t>)</w:t>
      </w:r>
      <w:r w:rsidR="00FF311E">
        <w:fldChar w:fldCharType="end"/>
      </w:r>
      <w:r w:rsidR="00FF311E">
        <w:t xml:space="preserve"> note</w:t>
      </w:r>
      <w:r w:rsidRPr="00A151C7">
        <w:t xml:space="preserve"> that spiritual struggles are common and can have either life-giving or life-limiting outcomes:</w:t>
      </w:r>
    </w:p>
    <w:p w:rsidR="004452FF" w:rsidRPr="00A151C7" w:rsidRDefault="004452FF" w:rsidP="004452FF">
      <w:pPr>
        <w:spacing w:before="100" w:beforeAutospacing="1" w:after="100" w:afterAutospacing="1"/>
        <w:ind w:left="720"/>
        <w:contextualSpacing/>
      </w:pPr>
      <w:r w:rsidRPr="00A151C7">
        <w:t>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social and physical signs of distress (Exline, 2013).  But distress and dis-orientation are not the end of the story. </w:t>
      </w:r>
    </w:p>
    <w:p w:rsidR="004452FF" w:rsidRPr="00A151C7" w:rsidRDefault="004452FF" w:rsidP="004452FF">
      <w:pPr>
        <w:spacing w:before="100" w:beforeAutospacing="1" w:after="100" w:afterAutospacing="1"/>
        <w:ind w:left="720"/>
        <w:contextualSpacing/>
      </w:pPr>
      <w:r w:rsidRPr="00A151C7">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suffering, and brokenness through their struggles.  In this regard, higher levels of spiritual struggles have been associated with decline in immune functioning (Trevino, Pargament, Cotton, Leonard, Hahn, </w:t>
      </w:r>
      <w:proofErr w:type="spellStart"/>
      <w:r w:rsidRPr="00A151C7">
        <w:t>Caprini-Faigin</w:t>
      </w:r>
      <w:proofErr w:type="spellEnd"/>
      <w:r w:rsidRPr="00A151C7">
        <w:t xml:space="preserve">, &amp; </w:t>
      </w:r>
      <w:proofErr w:type="spellStart"/>
      <w:r w:rsidRPr="00A151C7">
        <w:t>Tsevat</w:t>
      </w:r>
      <w:proofErr w:type="spellEnd"/>
      <w:r w:rsidRPr="00A151C7">
        <w:t xml:space="preserve">, 2010), increases in depression (e.g., </w:t>
      </w:r>
      <w:proofErr w:type="spellStart"/>
      <w:r w:rsidRPr="00A151C7">
        <w:t>Pirutinsky</w:t>
      </w:r>
      <w:proofErr w:type="spellEnd"/>
      <w:r w:rsidRPr="00A151C7">
        <w:t xml:space="preserve">, </w:t>
      </w:r>
      <w:proofErr w:type="spellStart"/>
      <w:r w:rsidRPr="00A151C7">
        <w:t>Rosmarin</w:t>
      </w:r>
      <w:proofErr w:type="spellEnd"/>
      <w:r w:rsidRPr="00A151C7">
        <w:t xml:space="preserve">, Pargament, &amp; </w:t>
      </w:r>
      <w:proofErr w:type="spellStart"/>
      <w:r w:rsidRPr="00A151C7">
        <w:t>Midlarsky</w:t>
      </w:r>
      <w:proofErr w:type="spellEnd"/>
      <w:r w:rsidRPr="00A151C7">
        <w:t xml:space="preserve">, 2011), and even greater risk of dying (Pargament, Koenig, </w:t>
      </w:r>
      <w:proofErr w:type="spellStart"/>
      <w:r w:rsidRPr="00A151C7">
        <w:t>Tarakeshwar</w:t>
      </w:r>
      <w:proofErr w:type="spellEnd"/>
      <w:r w:rsidRPr="00A151C7">
        <w:t>, &amp; Hahn, 2001).</w:t>
      </w:r>
    </w:p>
    <w:p w:rsidR="004452FF" w:rsidRPr="00A151C7" w:rsidRDefault="004452FF" w:rsidP="004452FF">
      <w:pPr>
        <w:spacing w:before="100" w:beforeAutospacing="1" w:after="100" w:afterAutospacing="1"/>
        <w:ind w:left="720"/>
        <w:contextualSpacing/>
      </w:pPr>
      <w:r w:rsidRPr="00A151C7">
        <w:t>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broader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w:t>
      </w:r>
      <w:r w:rsidR="00925060">
        <w:t xml:space="preserve">re fully into their lives. </w:t>
      </w:r>
      <w:r w:rsidR="00FF311E">
        <w:t>(Pargament et al., 2016, pp. 387-388)</w:t>
      </w:r>
    </w:p>
    <w:p w:rsidR="004452FF" w:rsidRPr="00A151C7" w:rsidRDefault="004452FF" w:rsidP="004452FF">
      <w:pPr>
        <w:spacing w:before="100" w:beforeAutospacing="1" w:after="100" w:afterAutospacing="1"/>
        <w:contextualSpacing/>
      </w:pPr>
      <w:r w:rsidRPr="00A151C7">
        <w:t>Emerging research is demonstrating that if these kinds of struggles remain private they tend to become a source of shame,</w:t>
      </w:r>
      <w:r w:rsidR="00225C0B">
        <w:t xml:space="preserve"> anger, and guilt that generate life-limiting theologies</w:t>
      </w:r>
      <w:r w:rsidRPr="00A151C7">
        <w:t>/orienting system</w:t>
      </w:r>
      <w:r w:rsidR="00225C0B">
        <w:t>s</w:t>
      </w:r>
      <w:r w:rsidRPr="00A151C7">
        <w:t xml:space="preserve"> of sexuality triggered by stress.  </w:t>
      </w:r>
    </w:p>
    <w:p w:rsidR="004452FF" w:rsidRPr="00A151C7" w:rsidRDefault="00CB1B59" w:rsidP="004452FF">
      <w:pPr>
        <w:spacing w:before="100" w:beforeAutospacing="1" w:after="100" w:afterAutospacing="1"/>
        <w:ind w:firstLine="360"/>
        <w:contextualSpacing/>
      </w:pPr>
      <w:r>
        <w:t>Thro</w:t>
      </w:r>
      <w:r w:rsidR="00225C0B">
        <w:t xml:space="preserve">ughout this course we </w:t>
      </w:r>
      <w:r>
        <w:t>cons</w:t>
      </w:r>
      <w:r w:rsidR="00225C0B">
        <w:t>ider</w:t>
      </w:r>
      <w:r w:rsidR="004452FF" w:rsidRPr="00A151C7">
        <w:t xml:space="preserve"> life experiences you </w:t>
      </w:r>
      <w:r>
        <w:t xml:space="preserve">or others </w:t>
      </w:r>
      <w:r w:rsidR="00225C0B">
        <w:t>have had that generate</w:t>
      </w:r>
      <w:r w:rsidR="004452FF" w:rsidRPr="00A151C7">
        <w:t xml:space="preserve"> religious/spiritual/moral str</w:t>
      </w:r>
      <w:r>
        <w:t>uggles over some aspect of sexuality</w:t>
      </w:r>
      <w:r w:rsidR="00683657">
        <w:rPr>
          <w:rStyle w:val="FootnoteReference"/>
        </w:rPr>
        <w:footnoteReference w:id="1"/>
      </w:r>
      <w:r>
        <w:t>:</w:t>
      </w:r>
    </w:p>
    <w:p w:rsidR="004452FF" w:rsidRPr="00A151C7" w:rsidRDefault="004452FF" w:rsidP="004452FF">
      <w:pPr>
        <w:numPr>
          <w:ilvl w:val="0"/>
          <w:numId w:val="3"/>
        </w:numPr>
        <w:spacing w:before="100" w:beforeAutospacing="1" w:after="100" w:afterAutospacing="1"/>
        <w:contextualSpacing/>
      </w:pPr>
      <w:r w:rsidRPr="00A151C7">
        <w:lastRenderedPageBreak/>
        <w:t>Aspects of one’s gender and/or sexual orientation identity that do not conform to societal/religious norms and/or that make one a target for prejudice/aggression/violence.</w:t>
      </w:r>
    </w:p>
    <w:p w:rsidR="004452FF" w:rsidRPr="00A151C7" w:rsidRDefault="004452FF" w:rsidP="004452FF">
      <w:pPr>
        <w:numPr>
          <w:ilvl w:val="0"/>
          <w:numId w:val="3"/>
        </w:numPr>
        <w:spacing w:before="100" w:beforeAutospacing="1" w:after="100" w:afterAutospacing="1"/>
        <w:contextualSpacing/>
      </w:pPr>
      <w:r w:rsidRPr="00A151C7">
        <w:t>Work and family balance that generates moral stress over one’s gender roles and responsibilities</w:t>
      </w:r>
      <w:r w:rsidR="00CB1B59">
        <w:t>.</w:t>
      </w:r>
    </w:p>
    <w:p w:rsidR="004452FF" w:rsidRPr="00A151C7" w:rsidRDefault="004452FF" w:rsidP="004452FF">
      <w:pPr>
        <w:numPr>
          <w:ilvl w:val="0"/>
          <w:numId w:val="3"/>
        </w:numPr>
        <w:spacing w:before="100" w:beforeAutospacing="1" w:after="100" w:afterAutospacing="1"/>
        <w:contextualSpacing/>
      </w:pPr>
      <w:r w:rsidRPr="00A151C7">
        <w:t>Experiencing sexual pleasure in ways that do not conform to societal/religious norms</w:t>
      </w:r>
      <w:r w:rsidR="00CB1B59">
        <w:t>.</w:t>
      </w:r>
    </w:p>
    <w:p w:rsidR="004452FF" w:rsidRPr="00A151C7" w:rsidRDefault="004452FF" w:rsidP="004452FF">
      <w:pPr>
        <w:numPr>
          <w:ilvl w:val="0"/>
          <w:numId w:val="3"/>
        </w:numPr>
        <w:spacing w:before="100" w:beforeAutospacing="1" w:after="100" w:afterAutospacing="1"/>
        <w:contextualSpacing/>
      </w:pPr>
      <w:r w:rsidRPr="00A151C7">
        <w:t>Working through conflicts/power struggles in intimate and/or caregiving relationships that generate moral stress/spiritual struggles because of aspects of one’s sexuality (i.e., gender roles)</w:t>
      </w:r>
      <w:r w:rsidR="00CB1B59">
        <w:t>.</w:t>
      </w:r>
    </w:p>
    <w:p w:rsidR="004452FF" w:rsidRPr="00A151C7" w:rsidRDefault="004452FF" w:rsidP="004452FF">
      <w:pPr>
        <w:numPr>
          <w:ilvl w:val="0"/>
          <w:numId w:val="3"/>
        </w:numPr>
        <w:spacing w:before="100" w:beforeAutospacing="1" w:after="100" w:afterAutospacing="1"/>
        <w:contextualSpacing/>
      </w:pPr>
      <w:r w:rsidRPr="00A151C7">
        <w:t>Seeking personal and relational wholeness amidst the challenges of being single, dating, negotiating transitions in intimate relationships, and ending intimate relationships</w:t>
      </w:r>
      <w:r w:rsidR="00CB1B59">
        <w:t>.</w:t>
      </w:r>
    </w:p>
    <w:p w:rsidR="004452FF" w:rsidRDefault="004452FF" w:rsidP="004452FF">
      <w:pPr>
        <w:numPr>
          <w:ilvl w:val="0"/>
          <w:numId w:val="3"/>
        </w:numPr>
        <w:spacing w:before="100" w:beforeAutospacing="1" w:after="100" w:afterAutospacing="1"/>
        <w:contextualSpacing/>
      </w:pPr>
      <w:r w:rsidRPr="00A151C7">
        <w:t>Experiencing sexual trauma (abuse, harassment, assault)</w:t>
      </w:r>
      <w:r w:rsidR="00CB1B59">
        <w:t>.</w:t>
      </w:r>
      <w:r>
        <w:t xml:space="preserve"> </w:t>
      </w:r>
    </w:p>
    <w:p w:rsidR="004452FF" w:rsidRDefault="00CB1B59" w:rsidP="004452FF">
      <w:pPr>
        <w:spacing w:before="100" w:beforeAutospacing="1" w:after="100" w:afterAutospacing="1"/>
        <w:contextualSpacing/>
      </w:pPr>
      <w:r>
        <w:t>These are the kinds of experiences that</w:t>
      </w:r>
      <w:r w:rsidR="004452FF">
        <w:t xml:space="preserve"> could be used in a case st</w:t>
      </w:r>
      <w:r>
        <w:t>udy on spiritual care to those</w:t>
      </w:r>
      <w:r w:rsidR="004452FF">
        <w:t xml:space="preserve"> experiencing religious/spiritual/moral struggles arising from some aspect of their sexuality.</w:t>
      </w:r>
    </w:p>
    <w:p w:rsidR="004452FF" w:rsidRPr="00312E46" w:rsidRDefault="004452FF" w:rsidP="00312E46">
      <w:pPr>
        <w:contextualSpacing/>
      </w:pPr>
    </w:p>
    <w:p w:rsidR="00D20577" w:rsidRDefault="00D20577" w:rsidP="00D20577">
      <w:pPr>
        <w:contextualSpacing/>
        <w:rPr>
          <w:i/>
        </w:rPr>
      </w:pPr>
      <w:r w:rsidRPr="00C550AB">
        <w:rPr>
          <w:b/>
        </w:rPr>
        <w:t>OUTLINE:</w:t>
      </w:r>
      <w:r w:rsidRPr="00C550AB">
        <w:t xml:space="preserve"> </w:t>
      </w:r>
      <w:r w:rsidRPr="00C550AB">
        <w:rPr>
          <w:i/>
        </w:rPr>
        <w:t>Note: The final assignment should be about 5 pages single-spaced, including references. Word lengths are suggested here; some sections may be shorter or longer but the entire assignment needs to be about 5 pages)</w:t>
      </w:r>
      <w:r w:rsidR="00CB1B59">
        <w:rPr>
          <w:i/>
        </w:rPr>
        <w:t xml:space="preserve">. Please use </w:t>
      </w:r>
      <w:r w:rsidR="00225C0B">
        <w:rPr>
          <w:i/>
        </w:rPr>
        <w:t xml:space="preserve">all relevant readings and discussions from the course forums, especially the forums early on in the quarter focusing on pastoral and spiritual care. </w:t>
      </w:r>
      <w:r w:rsidR="00AA6B9E">
        <w:rPr>
          <w:i/>
        </w:rPr>
        <w:t>Please refer to the grading rubric to ensure you have done an adequate literature search and demonstrated course learning goals in competing this assignment</w:t>
      </w:r>
      <w:r w:rsidR="00A139B3">
        <w:rPr>
          <w:i/>
        </w:rPr>
        <w:t>.</w:t>
      </w:r>
    </w:p>
    <w:p w:rsidR="009D4403" w:rsidRPr="00C550AB" w:rsidRDefault="009D4403" w:rsidP="00D20577">
      <w:pPr>
        <w:contextualSpacing/>
        <w:rPr>
          <w:i/>
        </w:rPr>
      </w:pPr>
      <w:r>
        <w:rPr>
          <w:i/>
        </w:rPr>
        <w:t>Please use a fictional name and disguise all identifying features of the care seeker.</w:t>
      </w:r>
    </w:p>
    <w:p w:rsidR="00312E46" w:rsidRDefault="00312E46" w:rsidP="00312E46">
      <w:pPr>
        <w:contextualSpacing/>
        <w:rPr>
          <w:b/>
        </w:rPr>
      </w:pPr>
    </w:p>
    <w:p w:rsidR="0056682B" w:rsidRDefault="00064717" w:rsidP="00064717">
      <w:pPr>
        <w:spacing w:after="200"/>
        <w:contextualSpacing/>
        <w:rPr>
          <w:rFonts w:eastAsia="Calibri"/>
        </w:rPr>
      </w:pPr>
      <w:r w:rsidRPr="00A00262">
        <w:rPr>
          <w:rFonts w:eastAsia="Calibri"/>
          <w:b/>
        </w:rPr>
        <w:t>Preface:</w:t>
      </w:r>
      <w:r w:rsidRPr="00A00262">
        <w:rPr>
          <w:rFonts w:eastAsia="Calibri"/>
        </w:rPr>
        <w:t xml:space="preserve"> Why did you choose this assignment; what do you hope to gain</w:t>
      </w:r>
      <w:r w:rsidR="009D4403">
        <w:rPr>
          <w:rFonts w:eastAsia="Calibri"/>
        </w:rPr>
        <w:t xml:space="preserve"> from doing this assignment? </w:t>
      </w:r>
    </w:p>
    <w:p w:rsidR="009D4403" w:rsidRDefault="009D4403" w:rsidP="00064717">
      <w:pPr>
        <w:spacing w:after="200"/>
        <w:contextualSpacing/>
        <w:rPr>
          <w:rFonts w:eastAsia="Calibri"/>
        </w:rPr>
      </w:pPr>
    </w:p>
    <w:p w:rsidR="0056682B" w:rsidRPr="00F164FA" w:rsidRDefault="0056682B" w:rsidP="0056682B">
      <w:pPr>
        <w:shd w:val="clear" w:color="auto" w:fill="FFFFFF"/>
        <w:contextualSpacing/>
      </w:pPr>
      <w:bookmarkStart w:id="0" w:name="_GoBack"/>
      <w:r w:rsidRPr="00F164FA">
        <w:rPr>
          <w:rFonts w:eastAsia="Calibri"/>
          <w:b/>
        </w:rPr>
        <w:t>Your spiritual pr</w:t>
      </w:r>
      <w:r w:rsidR="00F164FA" w:rsidRPr="00F164FA">
        <w:rPr>
          <w:rFonts w:eastAsia="Calibri"/>
          <w:b/>
        </w:rPr>
        <w:t>actices</w:t>
      </w:r>
      <w:r w:rsidRPr="00F164FA">
        <w:rPr>
          <w:b/>
        </w:rPr>
        <w:t>:</w:t>
      </w:r>
      <w:r w:rsidRPr="0056682B">
        <w:t xml:space="preserve"> </w:t>
      </w:r>
      <w:r w:rsidR="00F164FA">
        <w:t xml:space="preserve">Describe the </w:t>
      </w:r>
      <w:r w:rsidRPr="00F164FA">
        <w:t xml:space="preserve">intrinsically meaningful body-aware practices </w:t>
      </w:r>
      <w:r w:rsidR="00F164FA" w:rsidRPr="00F164FA">
        <w:t xml:space="preserve">you used in working on this assignment </w:t>
      </w:r>
      <w:r w:rsidRPr="00F164FA">
        <w:t xml:space="preserve">that </w:t>
      </w:r>
    </w:p>
    <w:p w:rsidR="0056682B" w:rsidRPr="0056682B" w:rsidRDefault="0056682B" w:rsidP="0056682B">
      <w:pPr>
        <w:numPr>
          <w:ilvl w:val="0"/>
          <w:numId w:val="5"/>
        </w:numPr>
        <w:shd w:val="clear" w:color="auto" w:fill="FFFFFF"/>
        <w:spacing w:after="160" w:line="259" w:lineRule="auto"/>
        <w:contextualSpacing/>
      </w:pPr>
      <w:r w:rsidRPr="0056682B">
        <w:t>Increase</w:t>
      </w:r>
      <w:r w:rsidR="00F164FA">
        <w:t>d</w:t>
      </w:r>
      <w:r w:rsidRPr="0056682B">
        <w:t xml:space="preserve"> self-awareness of one’s stress-based reactions/emotions that give rise to life-limiting, socially oppressive beliefs, values, and consumer ways of coping, especially for coping with academic stress.</w:t>
      </w:r>
    </w:p>
    <w:p w:rsidR="0056682B" w:rsidRPr="0056682B" w:rsidRDefault="0056682B" w:rsidP="0056682B">
      <w:pPr>
        <w:numPr>
          <w:ilvl w:val="0"/>
          <w:numId w:val="5"/>
        </w:numPr>
        <w:shd w:val="clear" w:color="auto" w:fill="FFFFFF"/>
        <w:spacing w:after="160" w:line="259" w:lineRule="auto"/>
        <w:contextualSpacing/>
      </w:pPr>
      <w:r w:rsidRPr="0056682B">
        <w:t>Increase</w:t>
      </w:r>
      <w:r w:rsidR="00F164FA">
        <w:t>d</w:t>
      </w:r>
      <w:r w:rsidRPr="0056682B">
        <w:t xml:space="preserve"> self-compassion, self-transcendence, and relational systems that support use of meaningful body-aware practices as a basis for searching for meanings about one’s stress responses and life experiences</w:t>
      </w:r>
      <w:r w:rsidR="008561D6">
        <w:t>.</w:t>
      </w:r>
    </w:p>
    <w:bookmarkEnd w:id="0"/>
    <w:p w:rsidR="00064717" w:rsidRPr="00061B0E" w:rsidRDefault="00064717" w:rsidP="00312E46">
      <w:pPr>
        <w:contextualSpacing/>
        <w:rPr>
          <w:b/>
        </w:rPr>
      </w:pPr>
    </w:p>
    <w:p w:rsidR="00312E46" w:rsidRDefault="00064717" w:rsidP="00312E46">
      <w:pPr>
        <w:autoSpaceDE w:val="0"/>
        <w:autoSpaceDN w:val="0"/>
        <w:adjustRightInd w:val="0"/>
        <w:contextualSpacing/>
        <w:rPr>
          <w:b/>
        </w:rPr>
      </w:pPr>
      <w:r>
        <w:rPr>
          <w:b/>
        </w:rPr>
        <w:t>Writing a v</w:t>
      </w:r>
      <w:r w:rsidR="00312E46" w:rsidRPr="00061B0E">
        <w:rPr>
          <w:b/>
        </w:rPr>
        <w:t>erbatim</w:t>
      </w:r>
      <w:r>
        <w:rPr>
          <w:b/>
        </w:rPr>
        <w:t>/narrative description of the pastoral</w:t>
      </w:r>
      <w:r w:rsidR="00225C0B">
        <w:rPr>
          <w:b/>
        </w:rPr>
        <w:t>/spiritual</w:t>
      </w:r>
      <w:r>
        <w:rPr>
          <w:b/>
        </w:rPr>
        <w:t xml:space="preserve"> care conversation</w:t>
      </w:r>
    </w:p>
    <w:p w:rsidR="00064717" w:rsidRPr="00064717" w:rsidRDefault="00064717" w:rsidP="00312E46">
      <w:pPr>
        <w:autoSpaceDE w:val="0"/>
        <w:autoSpaceDN w:val="0"/>
        <w:adjustRightInd w:val="0"/>
        <w:contextualSpacing/>
        <w:rPr>
          <w:i/>
        </w:rPr>
      </w:pPr>
      <w:r w:rsidRPr="00064717">
        <w:rPr>
          <w:i/>
        </w:rPr>
        <w:t xml:space="preserve">You can either construct a half page verbatim </w:t>
      </w:r>
      <w:r w:rsidRPr="00D20577">
        <w:rPr>
          <w:b/>
          <w:i/>
          <w:u w:val="single"/>
        </w:rPr>
        <w:t>or</w:t>
      </w:r>
      <w:r w:rsidRPr="00064717">
        <w:rPr>
          <w:i/>
        </w:rPr>
        <w:t xml:space="preserve"> you can provide a 250 word narrative description of what happened in the pastoral</w:t>
      </w:r>
      <w:r w:rsidR="00225C0B">
        <w:rPr>
          <w:i/>
        </w:rPr>
        <w:t>/spiritual</w:t>
      </w:r>
      <w:r w:rsidRPr="00064717">
        <w:rPr>
          <w:i/>
        </w:rPr>
        <w:t xml:space="preserve"> care conversation. </w:t>
      </w:r>
    </w:p>
    <w:p w:rsidR="00312E46" w:rsidRPr="00061B0E" w:rsidRDefault="00064717" w:rsidP="00312E46">
      <w:pPr>
        <w:autoSpaceDE w:val="0"/>
        <w:autoSpaceDN w:val="0"/>
        <w:adjustRightInd w:val="0"/>
        <w:contextualSpacing/>
      </w:pPr>
      <w:r w:rsidRPr="00225C0B">
        <w:rPr>
          <w:b/>
        </w:rPr>
        <w:t>Verbatim:</w:t>
      </w:r>
      <w:r>
        <w:t xml:space="preserve"> </w:t>
      </w:r>
      <w:r w:rsidR="00312E46" w:rsidRPr="00061B0E">
        <w:t>A verbatim is a reconstructed script of a pastoral or spiritual care conversation.</w:t>
      </w:r>
    </w:p>
    <w:p w:rsidR="00312E46" w:rsidRDefault="00312E46" w:rsidP="00312E46">
      <w:pPr>
        <w:autoSpaceDE w:val="0"/>
        <w:autoSpaceDN w:val="0"/>
        <w:adjustRightInd w:val="0"/>
        <w:contextualSpacing/>
      </w:pPr>
      <w:r w:rsidRPr="00061B0E">
        <w:t xml:space="preserve">While any helping conversation could be construed as a pastoral or spiritual care conversation, strictly speaking, spiritual care occurs when caregivers are in the role of representing their religious tradition, </w:t>
      </w:r>
      <w:r w:rsidR="00225C0B">
        <w:t xml:space="preserve">their chaplaincy </w:t>
      </w:r>
      <w:r w:rsidRPr="00061B0E">
        <w:t xml:space="preserve">clinical training, and </w:t>
      </w:r>
      <w:r w:rsidR="00225C0B">
        <w:t xml:space="preserve">their </w:t>
      </w:r>
      <w:r w:rsidRPr="00061B0E">
        <w:t>pastoral theological education, with an explicit or implicit agreement that they are providing pastoral or spiritual care to someone who has sought this kind of help.</w:t>
      </w:r>
      <w:r w:rsidR="00225C0B">
        <w:t xml:space="preserve"> Please </w:t>
      </w:r>
      <w:r w:rsidRPr="00061B0E">
        <w:t xml:space="preserve">number each response </w:t>
      </w:r>
      <w:r w:rsidRPr="00061B0E">
        <w:lastRenderedPageBreak/>
        <w:t>for easy reference, labeling the caregiver’s first statement as (1) and the care seeker’s first statement (1).</w:t>
      </w:r>
      <w:r w:rsidR="00225C0B">
        <w:t xml:space="preserve"> See Doehring </w:t>
      </w:r>
      <w:r w:rsidR="00225C0B">
        <w:fldChar w:fldCharType="begin"/>
      </w:r>
      <w:r w:rsidR="00225C0B">
        <w:instrText xml:space="preserve"> ADDIN EN.CITE &lt;EndNote&gt;&lt;Cite&gt;&lt;Author&gt;Doehring&lt;/Author&gt;&lt;Year&gt;2015&lt;/Year&gt;&lt;RecNum&gt;624&lt;/RecNum&gt;&lt;DisplayText&gt;(Doehring, 2015)&lt;/DisplayText&gt;&lt;record&gt;&lt;rec-number&gt;624&lt;/rec-number&gt;&lt;foreign-keys&gt;&lt;key app="EN" db-id="dvafxpf5cspwezefrprv0p5vt2azex0set2d"&gt;624&lt;/key&gt;&lt;/foreign-keys&gt;&lt;ref-type name="Book"&gt;6&lt;/ref-type&gt;&lt;contributors&gt;&lt;authors&gt;&lt;author&gt;Doehring, Carrie&lt;/author&gt;&lt;/authors&gt;&lt;/contributors&gt;&lt;titles&gt;&lt;title&gt;The practice of pastoral care: A postmodern approach&lt;/title&gt;&lt;/titles&gt;&lt;edition&gt;Revised and expanded&lt;/edition&gt;&lt;dates&gt;&lt;year&gt;2015&lt;/year&gt;&lt;/dates&gt;&lt;pub-location&gt;Louisville, KY&lt;/pub-location&gt;&lt;publisher&gt;Westminster John Knox&lt;/publisher&gt;&lt;isbn&gt;9780664238407&lt;/isbn&gt;&lt;urls&gt;&lt;/urls&gt;&lt;/record&gt;&lt;/Cite&gt;&lt;/EndNote&gt;</w:instrText>
      </w:r>
      <w:r w:rsidR="00225C0B">
        <w:fldChar w:fldCharType="separate"/>
      </w:r>
      <w:r w:rsidR="00225C0B">
        <w:rPr>
          <w:noProof/>
        </w:rPr>
        <w:t>(</w:t>
      </w:r>
      <w:hyperlink w:anchor="_ENREF_3" w:tooltip="Doehring, 2015 #624" w:history="1">
        <w:r w:rsidR="00225C0B">
          <w:rPr>
            <w:noProof/>
          </w:rPr>
          <w:t>Doehring, 2015</w:t>
        </w:r>
      </w:hyperlink>
      <w:r w:rsidR="00225C0B">
        <w:rPr>
          <w:noProof/>
        </w:rPr>
        <w:t>)</w:t>
      </w:r>
      <w:r w:rsidR="00225C0B">
        <w:fldChar w:fldCharType="end"/>
      </w:r>
      <w:r w:rsidR="00225C0B">
        <w:t xml:space="preserve"> for examples of verbatim conversations.</w:t>
      </w:r>
    </w:p>
    <w:p w:rsidR="00064717" w:rsidRPr="00061B0E" w:rsidRDefault="00064717" w:rsidP="00312E46">
      <w:pPr>
        <w:autoSpaceDE w:val="0"/>
        <w:autoSpaceDN w:val="0"/>
        <w:adjustRightInd w:val="0"/>
        <w:contextualSpacing/>
      </w:pPr>
      <w:r w:rsidRPr="00225C0B">
        <w:rPr>
          <w:b/>
        </w:rPr>
        <w:t>Narrative:</w:t>
      </w:r>
      <w:r>
        <w:t xml:space="preserve"> describe in 250 words or less what happened in the pastoral</w:t>
      </w:r>
      <w:r w:rsidR="00225C0B">
        <w:t>/spiritual</w:t>
      </w:r>
      <w:r>
        <w:t xml:space="preserve"> care conversation.</w:t>
      </w:r>
    </w:p>
    <w:p w:rsidR="006273D0" w:rsidRDefault="006273D0" w:rsidP="00312E46">
      <w:pPr>
        <w:autoSpaceDE w:val="0"/>
        <w:autoSpaceDN w:val="0"/>
        <w:adjustRightInd w:val="0"/>
        <w:contextualSpacing/>
      </w:pPr>
      <w:r>
        <w:t>Make sure your narrative/verbatim includes:</w:t>
      </w:r>
      <w:r w:rsidR="00312E46" w:rsidRPr="00061B0E">
        <w:t xml:space="preserve"> </w:t>
      </w:r>
    </w:p>
    <w:p w:rsidR="00312E46" w:rsidRPr="00061B0E" w:rsidRDefault="00312E46" w:rsidP="00312E46">
      <w:pPr>
        <w:autoSpaceDE w:val="0"/>
        <w:autoSpaceDN w:val="0"/>
        <w:adjustRightInd w:val="0"/>
        <w:contextualSpacing/>
      </w:pPr>
      <w:r w:rsidRPr="00061B0E">
        <w:t>(Known facts) summarize what you knew about the care seeker before beginning the conversation. Describe the circumstances in which the conversation took place.</w:t>
      </w:r>
    </w:p>
    <w:p w:rsidR="00312E46" w:rsidRPr="00061B0E" w:rsidRDefault="00312E46" w:rsidP="00312E46">
      <w:pPr>
        <w:autoSpaceDE w:val="0"/>
        <w:autoSpaceDN w:val="0"/>
        <w:adjustRightInd w:val="0"/>
        <w:contextualSpacing/>
      </w:pPr>
      <w:r w:rsidRPr="00061B0E">
        <w:t>(Observations) describe what you notice about the physical location, the care seeker’s physical appearance, body language, and reactions, and your body language and reactions during the conversation.</w:t>
      </w:r>
    </w:p>
    <w:p w:rsidR="00312E46" w:rsidRPr="00061B0E" w:rsidRDefault="00312E46" w:rsidP="00312E46">
      <w:pPr>
        <w:autoSpaceDE w:val="0"/>
        <w:autoSpaceDN w:val="0"/>
        <w:adjustRightInd w:val="0"/>
        <w:contextualSpacing/>
      </w:pPr>
    </w:p>
    <w:p w:rsidR="00312E46" w:rsidRPr="00061B0E" w:rsidRDefault="00312E46" w:rsidP="00312E46">
      <w:pPr>
        <w:autoSpaceDE w:val="0"/>
        <w:autoSpaceDN w:val="0"/>
        <w:adjustRightInd w:val="0"/>
        <w:contextualSpacing/>
        <w:rPr>
          <w:b/>
        </w:rPr>
      </w:pPr>
      <w:r w:rsidRPr="00061B0E">
        <w:rPr>
          <w:b/>
        </w:rPr>
        <w:t>Self-Reflection</w:t>
      </w:r>
    </w:p>
    <w:p w:rsidR="00312E46" w:rsidRPr="00061B0E" w:rsidRDefault="00312E46" w:rsidP="00312E46">
      <w:pPr>
        <w:autoSpaceDE w:val="0"/>
        <w:autoSpaceDN w:val="0"/>
        <w:adjustRightInd w:val="0"/>
        <w:contextualSpacing/>
      </w:pPr>
      <w:r w:rsidRPr="00061B0E">
        <w:t>• Describe any experiences you have had that are similar to the care seeker’s circumstances or crisis.</w:t>
      </w:r>
    </w:p>
    <w:p w:rsidR="00312E46" w:rsidRPr="00061B0E" w:rsidRDefault="00312E46" w:rsidP="00312E46">
      <w:pPr>
        <w:autoSpaceDE w:val="0"/>
        <w:autoSpaceDN w:val="0"/>
        <w:adjustRightInd w:val="0"/>
        <w:contextualSpacing/>
      </w:pPr>
      <w:r w:rsidRPr="00061B0E">
        <w:t xml:space="preserve">• Reflect </w:t>
      </w:r>
      <w:r w:rsidR="00225C0B">
        <w:t xml:space="preserve">your competency to self-differentiate (see our course page on learning goals). </w:t>
      </w:r>
    </w:p>
    <w:p w:rsidR="00225C0B" w:rsidRDefault="00225C0B" w:rsidP="00312E46">
      <w:pPr>
        <w:autoSpaceDE w:val="0"/>
        <w:autoSpaceDN w:val="0"/>
        <w:adjustRightInd w:val="0"/>
        <w:contextualSpacing/>
        <w:rPr>
          <w:b/>
        </w:rPr>
      </w:pPr>
    </w:p>
    <w:p w:rsidR="00312E46" w:rsidRPr="00061B0E" w:rsidRDefault="009107CB" w:rsidP="00312E46">
      <w:pPr>
        <w:autoSpaceDE w:val="0"/>
        <w:autoSpaceDN w:val="0"/>
        <w:adjustRightInd w:val="0"/>
        <w:contextualSpacing/>
        <w:rPr>
          <w:b/>
        </w:rPr>
      </w:pPr>
      <w:proofErr w:type="gramStart"/>
      <w:r>
        <w:rPr>
          <w:b/>
        </w:rPr>
        <w:t>Your</w:t>
      </w:r>
      <w:proofErr w:type="gramEnd"/>
      <w:r w:rsidR="00312E46" w:rsidRPr="00061B0E">
        <w:rPr>
          <w:b/>
        </w:rPr>
        <w:t xml:space="preserve"> Contract of Care</w:t>
      </w:r>
      <w:r w:rsidR="00DF5A27">
        <w:rPr>
          <w:b/>
        </w:rPr>
        <w:t xml:space="preserve"> (see chapter 4 of Doehring [2015])</w:t>
      </w:r>
    </w:p>
    <w:p w:rsidR="00312E46" w:rsidRPr="00061B0E" w:rsidRDefault="00D20577" w:rsidP="00312E46">
      <w:pPr>
        <w:autoSpaceDE w:val="0"/>
        <w:autoSpaceDN w:val="0"/>
        <w:adjustRightInd w:val="0"/>
        <w:contextualSpacing/>
      </w:pPr>
      <w:r>
        <w:t>Answer 2 out of the question</w:t>
      </w:r>
      <w:r w:rsidR="009107CB">
        <w:t>s</w:t>
      </w:r>
      <w:r>
        <w:t xml:space="preserve"> below that are most relevant to this case.</w:t>
      </w:r>
    </w:p>
    <w:p w:rsidR="00312E46" w:rsidRPr="00061B0E" w:rsidRDefault="00DF5A27" w:rsidP="00312E46">
      <w:pPr>
        <w:autoSpaceDE w:val="0"/>
        <w:autoSpaceDN w:val="0"/>
        <w:adjustRightInd w:val="0"/>
        <w:contextualSpacing/>
      </w:pPr>
      <w:r>
        <w:t xml:space="preserve">• If </w:t>
      </w:r>
      <w:r w:rsidR="00312E46" w:rsidRPr="00061B0E">
        <w:t>care seeker</w:t>
      </w:r>
      <w:r>
        <w:t>s are</w:t>
      </w:r>
      <w:r w:rsidR="00312E46" w:rsidRPr="00061B0E">
        <w:t xml:space="preserve"> under the age of eighteen, elderly, and/or disabled,</w:t>
      </w:r>
      <w:r>
        <w:t xml:space="preserve"> is there a possibility that their crise</w:t>
      </w:r>
      <w:r w:rsidR="00312E46" w:rsidRPr="00061B0E">
        <w:t xml:space="preserve">s may involve abuse? Describe what you will do </w:t>
      </w:r>
      <w:r>
        <w:t xml:space="preserve">if </w:t>
      </w:r>
      <w:r w:rsidR="00312E46" w:rsidRPr="00061B0E">
        <w:t>care seeker</w:t>
      </w:r>
      <w:r>
        <w:t>s disclose</w:t>
      </w:r>
      <w:r w:rsidR="00312E46" w:rsidRPr="00061B0E">
        <w:t xml:space="preserve"> </w:t>
      </w:r>
      <w:r>
        <w:t>or you suspect that t</w:t>
      </w:r>
      <w:r w:rsidR="00312E46" w:rsidRPr="00061B0E">
        <w:t>he</w:t>
      </w:r>
      <w:r>
        <w:t>y are</w:t>
      </w:r>
      <w:r w:rsidR="00312E46" w:rsidRPr="00061B0E">
        <w:t xml:space="preserve"> at risk.</w:t>
      </w:r>
    </w:p>
    <w:p w:rsidR="00312E46" w:rsidRPr="00061B0E" w:rsidRDefault="00DF5A27" w:rsidP="00312E46">
      <w:pPr>
        <w:autoSpaceDE w:val="0"/>
        <w:autoSpaceDN w:val="0"/>
        <w:adjustRightInd w:val="0"/>
        <w:contextualSpacing/>
      </w:pPr>
      <w:r>
        <w:t xml:space="preserve">• Do </w:t>
      </w:r>
      <w:r w:rsidR="00312E46" w:rsidRPr="00061B0E">
        <w:t>care seeker</w:t>
      </w:r>
      <w:r>
        <w:t>s</w:t>
      </w:r>
      <w:r w:rsidR="00312E46" w:rsidRPr="00061B0E">
        <w:t xml:space="preserve"> have intense needs for emotional closeness such that </w:t>
      </w:r>
      <w:r>
        <w:t>t</w:t>
      </w:r>
      <w:r w:rsidR="00312E46" w:rsidRPr="00061B0E">
        <w:t>he</w:t>
      </w:r>
      <w:r>
        <w:t>y</w:t>
      </w:r>
      <w:r w:rsidR="00312E46" w:rsidRPr="00061B0E">
        <w:t xml:space="preserve"> may misconstrue the nature of the pastoral</w:t>
      </w:r>
      <w:r>
        <w:t>/spiritual</w:t>
      </w:r>
      <w:r w:rsidR="00312E46" w:rsidRPr="00061B0E">
        <w:t xml:space="preserve"> care relationship?</w:t>
      </w:r>
      <w:r w:rsidR="009107CB">
        <w:t xml:space="preserve"> If so, i</w:t>
      </w:r>
      <w:r w:rsidR="00312E46" w:rsidRPr="00061B0E">
        <w:t>dentify ways you will maintain appropriate boundaries by, for example, not meeting in a private place, not initiating physical contact, and being prepared to talk about physical contact initiated by the care seeker.</w:t>
      </w:r>
    </w:p>
    <w:p w:rsidR="00312E46" w:rsidRPr="00061B0E" w:rsidRDefault="00312E46" w:rsidP="00312E46">
      <w:pPr>
        <w:autoSpaceDE w:val="0"/>
        <w:autoSpaceDN w:val="0"/>
        <w:adjustRightInd w:val="0"/>
        <w:contextualSpacing/>
      </w:pPr>
      <w:r w:rsidRPr="00061B0E">
        <w:t>• Do you experience desires to have your needs for closeness met in this relationship? Identify how you will guarantee that you do not act on these desires.</w:t>
      </w:r>
    </w:p>
    <w:p w:rsidR="00312E46" w:rsidRPr="00061B0E" w:rsidRDefault="00312E46" w:rsidP="00312E46">
      <w:pPr>
        <w:autoSpaceDE w:val="0"/>
        <w:autoSpaceDN w:val="0"/>
        <w:adjustRightInd w:val="0"/>
        <w:contextualSpacing/>
      </w:pPr>
      <w:r w:rsidRPr="00061B0E">
        <w:t>• Are there dual conflicting roles? Describe how you will handle such conflict.</w:t>
      </w:r>
    </w:p>
    <w:p w:rsidR="00312E46" w:rsidRPr="00061B0E" w:rsidRDefault="00312E46" w:rsidP="00312E46">
      <w:pPr>
        <w:autoSpaceDE w:val="0"/>
        <w:autoSpaceDN w:val="0"/>
        <w:adjustRightInd w:val="0"/>
        <w:contextualSpacing/>
      </w:pPr>
      <w:r w:rsidRPr="00061B0E">
        <w:t>• Are there or might there be limits to your expertise in caring for this person? W</w:t>
      </w:r>
      <w:r w:rsidR="00DF5A27">
        <w:t>hat additional resources might be</w:t>
      </w:r>
      <w:r w:rsidRPr="00061B0E">
        <w:t xml:space="preserve"> need</w:t>
      </w:r>
      <w:r w:rsidR="00DF5A27">
        <w:t>ed</w:t>
      </w:r>
      <w:r w:rsidRPr="00061B0E">
        <w:t>?</w:t>
      </w:r>
    </w:p>
    <w:p w:rsidR="00312E46" w:rsidRPr="00061B0E" w:rsidRDefault="00312E46" w:rsidP="00312E46">
      <w:pPr>
        <w:autoSpaceDE w:val="0"/>
        <w:autoSpaceDN w:val="0"/>
        <w:adjustRightInd w:val="0"/>
        <w:contextualSpacing/>
      </w:pPr>
      <w:r w:rsidRPr="00061B0E">
        <w:t>• Is the nature of the crisis such that you need to be explicit about the nature of your availability? If so, what will you say at the conclusion of your next conversation?</w:t>
      </w:r>
    </w:p>
    <w:p w:rsidR="00312E46" w:rsidRPr="00061B0E" w:rsidRDefault="00DF5A27" w:rsidP="00312E46">
      <w:pPr>
        <w:autoSpaceDE w:val="0"/>
        <w:autoSpaceDN w:val="0"/>
        <w:adjustRightInd w:val="0"/>
        <w:contextualSpacing/>
      </w:pPr>
      <w:r>
        <w:t>• How did</w:t>
      </w:r>
      <w:r w:rsidR="00312E46" w:rsidRPr="00061B0E">
        <w:t xml:space="preserve"> you care for your</w:t>
      </w:r>
      <w:r>
        <w:t xml:space="preserve">self while caring for another? </w:t>
      </w:r>
      <w:proofErr w:type="spellStart"/>
      <w:r>
        <w:t>We</w:t>
      </w:r>
      <w:r w:rsidR="00312E46" w:rsidRPr="00061B0E">
        <w:t>re</w:t>
      </w:r>
      <w:proofErr w:type="spellEnd"/>
      <w:r>
        <w:t>/are</w:t>
      </w:r>
      <w:r w:rsidR="00312E46" w:rsidRPr="00061B0E">
        <w:t xml:space="preserve"> there specif</w:t>
      </w:r>
      <w:r>
        <w:t>ic spiritual practices you</w:t>
      </w:r>
      <w:r w:rsidR="00312E46" w:rsidRPr="00061B0E">
        <w:t xml:space="preserve"> use</w:t>
      </w:r>
      <w:r>
        <w:t>d/could use</w:t>
      </w:r>
      <w:r w:rsidR="00312E46" w:rsidRPr="00061B0E">
        <w:t xml:space="preserve"> before or after care conversations that would deepen your own spiritual integration of</w:t>
      </w:r>
      <w:r>
        <w:t xml:space="preserve"> beliefs, values, and practices (see our course page on learning goals)?</w:t>
      </w:r>
    </w:p>
    <w:p w:rsidR="00312E46" w:rsidRPr="00061B0E" w:rsidRDefault="00312E46" w:rsidP="00312E46">
      <w:pPr>
        <w:autoSpaceDE w:val="0"/>
        <w:autoSpaceDN w:val="0"/>
        <w:adjustRightInd w:val="0"/>
        <w:contextualSpacing/>
      </w:pPr>
    </w:p>
    <w:p w:rsidR="00312E46" w:rsidRPr="00061B0E" w:rsidRDefault="00312E46" w:rsidP="00312E46">
      <w:pPr>
        <w:autoSpaceDE w:val="0"/>
        <w:autoSpaceDN w:val="0"/>
        <w:adjustRightInd w:val="0"/>
        <w:contextualSpacing/>
        <w:rPr>
          <w:b/>
        </w:rPr>
      </w:pPr>
      <w:r w:rsidRPr="00061B0E">
        <w:rPr>
          <w:b/>
        </w:rPr>
        <w:t>Theological Reflection</w:t>
      </w:r>
      <w:r w:rsidR="004452FF">
        <w:rPr>
          <w:b/>
        </w:rPr>
        <w:t xml:space="preserve"> on religious/spiritual/moral struggles around aspects of sexuality</w:t>
      </w:r>
    </w:p>
    <w:p w:rsidR="009107CB" w:rsidRDefault="009107CB" w:rsidP="004452FF">
      <w:pPr>
        <w:autoSpaceDE w:val="0"/>
        <w:autoSpaceDN w:val="0"/>
        <w:adjustRightInd w:val="0"/>
        <w:contextualSpacing/>
      </w:pPr>
      <w:r>
        <w:t xml:space="preserve">A. Care seeker’s embedded values, beliefs, </w:t>
      </w:r>
      <w:r w:rsidR="00F124E6">
        <w:t xml:space="preserve">and </w:t>
      </w:r>
      <w:r>
        <w:t>ways of coping</w:t>
      </w:r>
    </w:p>
    <w:p w:rsidR="00312E46" w:rsidRDefault="009107CB" w:rsidP="004452FF">
      <w:pPr>
        <w:autoSpaceDE w:val="0"/>
        <w:autoSpaceDN w:val="0"/>
        <w:adjustRightInd w:val="0"/>
        <w:contextualSpacing/>
      </w:pPr>
      <w:r>
        <w:t>E</w:t>
      </w:r>
      <w:r w:rsidR="004452FF">
        <w:t>mpathically step into this person’s religious/spiritual/existential home, in order to imagine his/her</w:t>
      </w:r>
      <w:r w:rsidR="00F124E6">
        <w:t>/their</w:t>
      </w:r>
      <w:r w:rsidR="004452FF">
        <w:t xml:space="preserve"> embedded theology/orienting system</w:t>
      </w:r>
      <w:r w:rsidR="00F124E6">
        <w:t>/s</w:t>
      </w:r>
      <w:r w:rsidR="004452FF">
        <w:t xml:space="preserve">.  Describe how you imagine this embedded theology, and then add quotations from course readings </w:t>
      </w:r>
      <w:r w:rsidR="00F124E6">
        <w:t xml:space="preserve">and from your literature search </w:t>
      </w:r>
      <w:r w:rsidR="004452FF">
        <w:t>that help you imagine what this embedded theology might look like.</w:t>
      </w:r>
    </w:p>
    <w:p w:rsidR="004452FF" w:rsidRPr="00A151C7" w:rsidRDefault="004452FF" w:rsidP="004452FF">
      <w:pPr>
        <w:spacing w:before="100" w:beforeAutospacing="1" w:after="100" w:afterAutospacing="1"/>
        <w:contextualSpacing/>
      </w:pPr>
      <w:r w:rsidRPr="00A151C7">
        <w:t>EMOTIONS: arising from the stress of the religious/spiritual/moral struggle</w:t>
      </w:r>
      <w:r w:rsidR="009107CB">
        <w:t>. (i.e., shame aris</w:t>
      </w:r>
      <w:r>
        <w:t>e</w:t>
      </w:r>
      <w:r w:rsidR="009107CB">
        <w:t>s</w:t>
      </w:r>
      <w:r>
        <w:t xml:space="preserve"> from religious sexism about what it means to be a ‘good girl’)</w:t>
      </w:r>
    </w:p>
    <w:p w:rsidR="004452FF" w:rsidRPr="00A151C7" w:rsidRDefault="004452FF" w:rsidP="004452FF">
      <w:pPr>
        <w:spacing w:before="100" w:beforeAutospacing="1" w:after="100" w:afterAutospacing="1"/>
        <w:contextualSpacing/>
      </w:pPr>
      <w:r w:rsidRPr="00A151C7">
        <w:t>VALUES: (often in conflict) (i.e., faithfulness to one’s marital vow no matter how dysfunctional marriage is; valuing just love)</w:t>
      </w:r>
      <w:r>
        <w:t xml:space="preserve"> </w:t>
      </w:r>
    </w:p>
    <w:p w:rsidR="004452FF" w:rsidRPr="00A151C7" w:rsidRDefault="004452FF" w:rsidP="004452FF">
      <w:pPr>
        <w:spacing w:before="100" w:beforeAutospacing="1" w:after="100" w:afterAutospacing="1"/>
        <w:contextualSpacing/>
      </w:pPr>
      <w:r w:rsidRPr="00A151C7">
        <w:t>BELIEFS: (e.g., staying in a dysfunctional marriage for the sake of one’s children is better than divorce; Jesus clearly condemned marriage)</w:t>
      </w:r>
    </w:p>
    <w:p w:rsidR="004452FF" w:rsidRPr="008561D6" w:rsidRDefault="004452FF" w:rsidP="004452FF">
      <w:pPr>
        <w:spacing w:before="100" w:beforeAutospacing="1" w:after="100" w:afterAutospacing="1"/>
        <w:contextualSpacing/>
      </w:pPr>
      <w:r w:rsidRPr="008561D6">
        <w:lastRenderedPageBreak/>
        <w:t>COPING: (e.g., keep struggles private for fear of judgment)</w:t>
      </w:r>
    </w:p>
    <w:p w:rsidR="004452FF" w:rsidRPr="008561D6" w:rsidRDefault="004452FF" w:rsidP="004452FF">
      <w:pPr>
        <w:autoSpaceDE w:val="0"/>
        <w:autoSpaceDN w:val="0"/>
        <w:adjustRightInd w:val="0"/>
        <w:contextualSpacing/>
      </w:pPr>
    </w:p>
    <w:p w:rsidR="009107CB" w:rsidRPr="008561D6" w:rsidRDefault="009107CB" w:rsidP="004452FF">
      <w:pPr>
        <w:autoSpaceDE w:val="0"/>
        <w:autoSpaceDN w:val="0"/>
        <w:adjustRightInd w:val="0"/>
        <w:contextualSpacing/>
      </w:pPr>
      <w:r w:rsidRPr="008561D6">
        <w:t>B. Caregiver’s intentional theology/orienting system</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Identify your intentional theology</w:t>
      </w:r>
      <w:r w:rsidR="00F124E6" w:rsidRPr="008561D6">
        <w:rPr>
          <w:color w:val="2D3B45"/>
        </w:rPr>
        <w:t xml:space="preserve">/moral </w:t>
      </w:r>
      <w:r w:rsidR="00961B2B" w:rsidRPr="008561D6">
        <w:rPr>
          <w:color w:val="2D3B45"/>
        </w:rPr>
        <w:t>orienting</w:t>
      </w:r>
      <w:r w:rsidR="00F124E6" w:rsidRPr="008561D6">
        <w:rPr>
          <w:color w:val="2D3B45"/>
        </w:rPr>
        <w:t xml:space="preserve"> system</w:t>
      </w:r>
      <w:r w:rsidRPr="008561D6">
        <w:rPr>
          <w:color w:val="2D3B45"/>
        </w:rPr>
        <w:t xml:space="preserve"> for </w:t>
      </w:r>
      <w:r w:rsidR="00F124E6" w:rsidRPr="008561D6">
        <w:rPr>
          <w:color w:val="2D3B45"/>
        </w:rPr>
        <w:t>providing care/</w:t>
      </w:r>
      <w:r w:rsidRPr="008561D6">
        <w:rPr>
          <w:color w:val="2D3B45"/>
        </w:rPr>
        <w:t>seeking justice.</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 xml:space="preserve">Identify the life-giving emotions that arise from your spiritual practices (i.e., anger/protest over injustice, lamentation, sorrow, compassion….and so on). Then identify the values, beliefs and ways of coping that could become an intentional theology/orienting system you could draw upon in </w:t>
      </w:r>
      <w:r w:rsidR="00F124E6" w:rsidRPr="008561D6">
        <w:rPr>
          <w:color w:val="2D3B45"/>
        </w:rPr>
        <w:t>providing care/</w:t>
      </w:r>
      <w:r w:rsidRPr="008561D6">
        <w:rPr>
          <w:color w:val="2D3B45"/>
        </w:rPr>
        <w:t>seeking justice.</w:t>
      </w:r>
    </w:p>
    <w:p w:rsidR="009107CB" w:rsidRPr="008561D6" w:rsidRDefault="009107CB" w:rsidP="009107CB">
      <w:pPr>
        <w:pStyle w:val="NormalWeb"/>
        <w:shd w:val="clear" w:color="auto" w:fill="FFFFFF"/>
        <w:spacing w:before="180" w:beforeAutospacing="0" w:after="0" w:afterAutospacing="0"/>
        <w:rPr>
          <w:color w:val="2D3B45"/>
        </w:rPr>
      </w:pPr>
      <w:r w:rsidRPr="008561D6">
        <w:rPr>
          <w:color w:val="2D3B45"/>
        </w:rPr>
        <w:t>*</w:t>
      </w:r>
      <w:r w:rsidRPr="008561D6">
        <w:rPr>
          <w:rStyle w:val="Strong"/>
          <w:color w:val="2D3B45"/>
        </w:rPr>
        <w:t>YOUR LIFE-GIVING </w:t>
      </w:r>
      <w:r w:rsidRPr="008561D6">
        <w:rPr>
          <w:rStyle w:val="Strong"/>
          <w:color w:val="2D3B45"/>
          <w:u w:val="single"/>
        </w:rPr>
        <w:t>INTENTIONAL</w:t>
      </w:r>
      <w:r w:rsidRPr="008561D6">
        <w:rPr>
          <w:rStyle w:val="Strong"/>
          <w:color w:val="2D3B45"/>
        </w:rPr>
        <w:t> (ESPOUSED) THEOLOGY/ORIENTING SYSTEM</w:t>
      </w:r>
      <w:r w:rsidRPr="008561D6">
        <w:rPr>
          <w:rStyle w:val="apple-converted-space"/>
          <w:color w:val="2D3B45"/>
        </w:rPr>
        <w:t> </w:t>
      </w:r>
      <w:r w:rsidRPr="008561D6">
        <w:rPr>
          <w:color w:val="2D3B45"/>
        </w:rPr>
        <w:t>that you want to put unto practice</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EMOTIONS:</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VALUES:</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BELIEFS:</w:t>
      </w:r>
    </w:p>
    <w:p w:rsidR="009107CB" w:rsidRPr="008561D6" w:rsidRDefault="009107CB" w:rsidP="009107CB">
      <w:pPr>
        <w:pStyle w:val="NormalWeb"/>
        <w:shd w:val="clear" w:color="auto" w:fill="FFFFFF"/>
        <w:spacing w:before="180" w:beforeAutospacing="0" w:after="180" w:afterAutospacing="0"/>
        <w:rPr>
          <w:color w:val="2D3B45"/>
        </w:rPr>
      </w:pPr>
      <w:r w:rsidRPr="008561D6">
        <w:rPr>
          <w:color w:val="2D3B45"/>
        </w:rPr>
        <w:t>COPING/spiritual practices:</w:t>
      </w:r>
    </w:p>
    <w:p w:rsidR="009107CB" w:rsidRPr="008561D6" w:rsidRDefault="009107CB" w:rsidP="004452FF">
      <w:pPr>
        <w:autoSpaceDE w:val="0"/>
        <w:autoSpaceDN w:val="0"/>
        <w:adjustRightInd w:val="0"/>
        <w:contextualSpacing/>
      </w:pPr>
    </w:p>
    <w:p w:rsidR="00FB7593" w:rsidRPr="008561D6" w:rsidRDefault="00FB7593" w:rsidP="00FB7593">
      <w:pPr>
        <w:autoSpaceDE w:val="0"/>
        <w:autoSpaceDN w:val="0"/>
        <w:adjustRightInd w:val="0"/>
        <w:contextualSpacing/>
        <w:rPr>
          <w:b/>
        </w:rPr>
      </w:pPr>
      <w:r w:rsidRPr="008561D6">
        <w:rPr>
          <w:b/>
        </w:rPr>
        <w:t>Planning Care</w:t>
      </w:r>
    </w:p>
    <w:p w:rsidR="00FB7593" w:rsidRPr="008561D6" w:rsidRDefault="00FB7593" w:rsidP="00FB7593">
      <w:pPr>
        <w:autoSpaceDE w:val="0"/>
        <w:autoSpaceDN w:val="0"/>
        <w:adjustRightInd w:val="0"/>
        <w:contextualSpacing/>
      </w:pPr>
      <w:r w:rsidRPr="008561D6">
        <w:t>Use the following categories and questions to outline a written plan of care that could be collaboratively co-</w:t>
      </w:r>
      <w:r w:rsidR="009107CB" w:rsidRPr="008561D6">
        <w:t>created with this care seeker</w:t>
      </w:r>
      <w:r w:rsidRPr="008561D6">
        <w:t>.</w:t>
      </w:r>
    </w:p>
    <w:p w:rsidR="00FB7593" w:rsidRPr="008561D6" w:rsidRDefault="00FB7593" w:rsidP="00FB7593">
      <w:pPr>
        <w:autoSpaceDE w:val="0"/>
        <w:autoSpaceDN w:val="0"/>
        <w:adjustRightInd w:val="0"/>
        <w:contextualSpacing/>
        <w:rPr>
          <w:i/>
          <w:iCs/>
        </w:rPr>
      </w:pPr>
      <w:r w:rsidRPr="008561D6">
        <w:rPr>
          <w:i/>
          <w:iCs/>
        </w:rPr>
        <w:t>1. Attending to the care seeker’s safety, building trust</w:t>
      </w:r>
      <w:r w:rsidR="00F124E6" w:rsidRPr="008561D6">
        <w:rPr>
          <w:i/>
          <w:iCs/>
        </w:rPr>
        <w:t>, exploring spiritual practices for experiencing self-compassion and goodness</w:t>
      </w:r>
    </w:p>
    <w:p w:rsidR="00FB7593" w:rsidRPr="008561D6" w:rsidRDefault="00FB7593" w:rsidP="00FB7593">
      <w:pPr>
        <w:autoSpaceDE w:val="0"/>
        <w:autoSpaceDN w:val="0"/>
        <w:adjustRightInd w:val="0"/>
        <w:contextualSpacing/>
      </w:pPr>
      <w:r w:rsidRPr="008561D6">
        <w:t>Is safety an issue for the care seeker? Is s/he</w:t>
      </w:r>
      <w:r w:rsidR="00F124E6" w:rsidRPr="008561D6">
        <w:t>/they</w:t>
      </w:r>
      <w:r w:rsidRPr="008561D6">
        <w:t xml:space="preserve"> experiencing sexual, physical,</w:t>
      </w:r>
      <w:r w:rsidRPr="008561D6">
        <w:rPr>
          <w:i/>
          <w:iCs/>
        </w:rPr>
        <w:t xml:space="preserve"> </w:t>
      </w:r>
      <w:r w:rsidRPr="008561D6">
        <w:t>or psychological violence? If so, what steps can be taken to ensure that s/he</w:t>
      </w:r>
      <w:r w:rsidR="00F124E6" w:rsidRPr="008561D6">
        <w:t>/they</w:t>
      </w:r>
      <w:r w:rsidRPr="008561D6">
        <w:rPr>
          <w:i/>
          <w:iCs/>
        </w:rPr>
        <w:t xml:space="preserve"> </w:t>
      </w:r>
      <w:r w:rsidRPr="008561D6">
        <w:t>is safe?</w:t>
      </w:r>
    </w:p>
    <w:p w:rsidR="00F124E6" w:rsidRPr="008561D6" w:rsidRDefault="00F124E6" w:rsidP="00FB7593">
      <w:pPr>
        <w:autoSpaceDE w:val="0"/>
        <w:autoSpaceDN w:val="0"/>
        <w:adjustRightInd w:val="0"/>
        <w:contextualSpacing/>
        <w:rPr>
          <w:i/>
          <w:iCs/>
        </w:rPr>
      </w:pPr>
      <w:r w:rsidRPr="008561D6">
        <w:t xml:space="preserve">How did/might you explore body aware practices that foster self-compassion in </w:t>
      </w:r>
      <w:r w:rsidR="00961B2B">
        <w:t xml:space="preserve">your </w:t>
      </w:r>
      <w:r w:rsidR="00AA6B9E" w:rsidRPr="008561D6">
        <w:t>care seeker</w:t>
      </w:r>
      <w:r w:rsidRPr="008561D6">
        <w:t>, helping them experience their bodies, sexuality, and relationships as good and life-giving?</w:t>
      </w:r>
    </w:p>
    <w:p w:rsidR="00FB7593" w:rsidRPr="008561D6" w:rsidRDefault="00FB7593" w:rsidP="00FB7593">
      <w:pPr>
        <w:autoSpaceDE w:val="0"/>
        <w:autoSpaceDN w:val="0"/>
        <w:adjustRightInd w:val="0"/>
        <w:contextualSpacing/>
        <w:rPr>
          <w:i/>
          <w:iCs/>
        </w:rPr>
      </w:pPr>
      <w:r w:rsidRPr="008561D6">
        <w:rPr>
          <w:i/>
          <w:iCs/>
        </w:rPr>
        <w:t xml:space="preserve">2. Mourning losses, </w:t>
      </w:r>
      <w:r w:rsidR="00961B2B">
        <w:rPr>
          <w:i/>
          <w:iCs/>
        </w:rPr>
        <w:t xml:space="preserve">coping with coercive sexuality; </w:t>
      </w:r>
      <w:r w:rsidRPr="008561D6">
        <w:rPr>
          <w:i/>
          <w:iCs/>
        </w:rPr>
        <w:t>seeking accountability</w:t>
      </w:r>
      <w:r w:rsidR="00961B2B">
        <w:rPr>
          <w:i/>
          <w:iCs/>
        </w:rPr>
        <w:t>; seeking change</w:t>
      </w:r>
    </w:p>
    <w:p w:rsidR="00961B2B" w:rsidRDefault="00961B2B" w:rsidP="00FB7593">
      <w:pPr>
        <w:autoSpaceDE w:val="0"/>
        <w:autoSpaceDN w:val="0"/>
        <w:adjustRightInd w:val="0"/>
        <w:contextualSpacing/>
      </w:pPr>
      <w:r>
        <w:t xml:space="preserve">What will </w:t>
      </w:r>
      <w:r w:rsidR="00FB7593" w:rsidRPr="008561D6">
        <w:t>care seeker</w:t>
      </w:r>
      <w:r>
        <w:t xml:space="preserve">s need if </w:t>
      </w:r>
      <w:r w:rsidR="00F124E6" w:rsidRPr="008561D6">
        <w:t>they</w:t>
      </w:r>
      <w:r>
        <w:t xml:space="preserve"> are coping with a crisis involving loss, violence, or life-limiting coping? How can </w:t>
      </w:r>
      <w:r w:rsidR="00F124E6" w:rsidRPr="008561D6">
        <w:t>their</w:t>
      </w:r>
      <w:r w:rsidR="00FB7593" w:rsidRPr="008561D6">
        <w:t xml:space="preserve"> religious and spi</w:t>
      </w:r>
      <w:r>
        <w:t xml:space="preserve">ritual life be a resource to </w:t>
      </w:r>
      <w:r w:rsidR="00F124E6" w:rsidRPr="008561D6">
        <w:t>them</w:t>
      </w:r>
      <w:r w:rsidR="00FB7593" w:rsidRPr="008561D6">
        <w:t>?</w:t>
      </w:r>
    </w:p>
    <w:p w:rsidR="00FB7593" w:rsidRPr="008561D6" w:rsidRDefault="00961B2B" w:rsidP="00FB7593">
      <w:pPr>
        <w:autoSpaceDE w:val="0"/>
        <w:autoSpaceDN w:val="0"/>
        <w:adjustRightInd w:val="0"/>
        <w:contextualSpacing/>
      </w:pPr>
      <w:r>
        <w:t xml:space="preserve">If there was a crisis, what will care seekers need when the crisis </w:t>
      </w:r>
      <w:r w:rsidR="00FB7593" w:rsidRPr="008561D6">
        <w:t>begins to subs</w:t>
      </w:r>
      <w:r>
        <w:t xml:space="preserve">ide; what will help </w:t>
      </w:r>
      <w:r w:rsidR="00F124E6" w:rsidRPr="008561D6">
        <w:t>them</w:t>
      </w:r>
      <w:r>
        <w:t xml:space="preserve"> come to terms with their experience over the long term? How can </w:t>
      </w:r>
      <w:r w:rsidR="00F124E6" w:rsidRPr="008561D6">
        <w:t>their</w:t>
      </w:r>
      <w:r w:rsidR="00FB7593" w:rsidRPr="008561D6">
        <w:t xml:space="preserve"> community</w:t>
      </w:r>
      <w:r>
        <w:t xml:space="preserve">/community of faith support </w:t>
      </w:r>
      <w:r w:rsidR="00F124E6" w:rsidRPr="008561D6">
        <w:t>them</w:t>
      </w:r>
      <w:r>
        <w:t xml:space="preserve"> in crisis and/or long term coping and meaning making</w:t>
      </w:r>
      <w:r w:rsidR="00FB7593" w:rsidRPr="008561D6">
        <w:t>?</w:t>
      </w:r>
    </w:p>
    <w:p w:rsidR="00FB7593" w:rsidRPr="008561D6" w:rsidRDefault="00FB7593" w:rsidP="00FB7593">
      <w:pPr>
        <w:autoSpaceDE w:val="0"/>
        <w:autoSpaceDN w:val="0"/>
        <w:adjustRightInd w:val="0"/>
        <w:contextualSpacing/>
      </w:pPr>
      <w:r w:rsidRPr="008561D6">
        <w:t>Is there a need for this person or a significant other to be held accountable for unintentional or intentional harm? How can you together develop a plan for accountability? If you need to be part of a team that requires accountability, what will your role be?</w:t>
      </w:r>
    </w:p>
    <w:p w:rsidR="00FB7593" w:rsidRPr="008561D6" w:rsidRDefault="00FB7593" w:rsidP="00FB7593">
      <w:pPr>
        <w:autoSpaceDE w:val="0"/>
        <w:autoSpaceDN w:val="0"/>
        <w:adjustRightInd w:val="0"/>
        <w:contextualSpacing/>
        <w:rPr>
          <w:i/>
          <w:iCs/>
        </w:rPr>
      </w:pPr>
      <w:r w:rsidRPr="008561D6">
        <w:rPr>
          <w:i/>
          <w:iCs/>
        </w:rPr>
        <w:t>3. Reconnecting with the ordinary goodness of life</w:t>
      </w:r>
    </w:p>
    <w:p w:rsidR="00FB7593" w:rsidRPr="008561D6" w:rsidRDefault="00FB7593" w:rsidP="00FB7593">
      <w:pPr>
        <w:autoSpaceDE w:val="0"/>
        <w:autoSpaceDN w:val="0"/>
        <w:adjustRightInd w:val="0"/>
        <w:contextualSpacing/>
      </w:pPr>
      <w:r w:rsidRPr="008561D6">
        <w:t>Is there evidence in your pastoral and spiritual care conversation that the care seeker has moments of experiencing the ordinary goodness of life?</w:t>
      </w:r>
    </w:p>
    <w:p w:rsidR="00FB7593" w:rsidRPr="008561D6" w:rsidRDefault="00FB7593" w:rsidP="00FB7593">
      <w:pPr>
        <w:autoSpaceDE w:val="0"/>
        <w:autoSpaceDN w:val="0"/>
        <w:adjustRightInd w:val="0"/>
        <w:contextualSpacing/>
      </w:pPr>
      <w:r w:rsidRPr="008561D6">
        <w:t>How can you and the care seeker be aware of such moments and celebrate them when they come along?</w:t>
      </w:r>
    </w:p>
    <w:p w:rsidR="00F124E6" w:rsidRPr="008561D6" w:rsidRDefault="00F124E6" w:rsidP="00FB7593">
      <w:pPr>
        <w:autoSpaceDE w:val="0"/>
        <w:autoSpaceDN w:val="0"/>
        <w:adjustRightInd w:val="0"/>
        <w:contextualSpacing/>
      </w:pPr>
      <w:r w:rsidRPr="008561D6">
        <w:t xml:space="preserve">How might you help </w:t>
      </w:r>
      <w:r w:rsidR="00AA6B9E" w:rsidRPr="008561D6">
        <w:t>care seekers</w:t>
      </w:r>
      <w:r w:rsidRPr="008561D6">
        <w:t xml:space="preserve"> choose life-giving rather than life-limiting ways of coping with the moral, spiritual and religious struggles arising from aspects of their sexuality?</w:t>
      </w:r>
    </w:p>
    <w:p w:rsidR="00064717" w:rsidRPr="008561D6" w:rsidRDefault="00064717" w:rsidP="00064717">
      <w:pPr>
        <w:spacing w:before="100" w:beforeAutospacing="1" w:after="100" w:afterAutospacing="1"/>
      </w:pPr>
      <w:r w:rsidRPr="008561D6">
        <w:rPr>
          <w:b/>
        </w:rPr>
        <w:lastRenderedPageBreak/>
        <w:t xml:space="preserve">Conclusion: </w:t>
      </w:r>
      <w:r w:rsidRPr="008561D6">
        <w:t>Describe how this assignment can become a resource for you as an intercultural spiritual caregiver in any or all of the following ways:</w:t>
      </w:r>
    </w:p>
    <w:p w:rsidR="00064717" w:rsidRPr="008561D6" w:rsidRDefault="00064717" w:rsidP="00064717">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Using spiritual practices to connect with goodness in the midst of religious/spiritual/moral  struggles over an aspect of sexuality</w:t>
      </w:r>
    </w:p>
    <w:p w:rsidR="00064717" w:rsidRPr="008561D6" w:rsidRDefault="00064717" w:rsidP="00064717">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Becoming more self-differentiated by understanding my emotional reactions and being able to separate out my struggles from struggles of others, especially that might be imposed upon me</w:t>
      </w:r>
    </w:p>
    <w:p w:rsidR="00064717" w:rsidRPr="008561D6" w:rsidRDefault="00064717" w:rsidP="00064717">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Becoming more culturally aware of difference and social privileges and disadvantages</w:t>
      </w:r>
    </w:p>
    <w:p w:rsidR="00064717" w:rsidRPr="008561D6" w:rsidRDefault="00064717" w:rsidP="00064717">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Becoming more theological fluent about aspects of sexuality that might generate religious/spiritual/moral struggles</w:t>
      </w:r>
    </w:p>
    <w:p w:rsidR="00F124E6" w:rsidRPr="008561D6" w:rsidRDefault="00F124E6" w:rsidP="00064717">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Being able to use evidence-based approaches to spiritual care that draw upon research on religious coping.</w:t>
      </w:r>
    </w:p>
    <w:p w:rsidR="00132F4F" w:rsidRPr="008561D6" w:rsidRDefault="00F124E6" w:rsidP="00431DBC">
      <w:pPr>
        <w:pStyle w:val="ListParagraph"/>
        <w:numPr>
          <w:ilvl w:val="0"/>
          <w:numId w:val="2"/>
        </w:numPr>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Being engaged with your</w:t>
      </w:r>
      <w:r w:rsidR="00064717" w:rsidRPr="008561D6">
        <w:rPr>
          <w:rFonts w:ascii="Times New Roman" w:hAnsi="Times New Roman" w:cs="Times New Roman"/>
          <w:sz w:val="24"/>
          <w:szCs w:val="24"/>
        </w:rPr>
        <w:t xml:space="preserve"> own process of spiritual integration, especially as a form of self-care and growth.</w:t>
      </w:r>
      <w:r w:rsidR="00431DBC" w:rsidRPr="008561D6">
        <w:rPr>
          <w:rFonts w:ascii="Times New Roman" w:hAnsi="Times New Roman" w:cs="Times New Roman"/>
          <w:sz w:val="24"/>
          <w:szCs w:val="24"/>
        </w:rPr>
        <w:t xml:space="preserve"> </w:t>
      </w:r>
    </w:p>
    <w:p w:rsidR="00132F4F" w:rsidRPr="008561D6" w:rsidRDefault="00132F4F" w:rsidP="00F124E6">
      <w:pPr>
        <w:pStyle w:val="ListParagraph"/>
        <w:spacing w:before="100" w:beforeAutospacing="1" w:after="100" w:afterAutospacing="1"/>
        <w:rPr>
          <w:rFonts w:ascii="Times New Roman" w:hAnsi="Times New Roman" w:cs="Times New Roman"/>
          <w:sz w:val="24"/>
          <w:szCs w:val="24"/>
        </w:rPr>
      </w:pPr>
    </w:p>
    <w:p w:rsidR="00F124E6" w:rsidRPr="008561D6" w:rsidRDefault="00F124E6" w:rsidP="00F124E6">
      <w:pPr>
        <w:pStyle w:val="ListParagraph"/>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t>References</w:t>
      </w:r>
    </w:p>
    <w:p w:rsidR="00225C0B" w:rsidRPr="008561D6" w:rsidRDefault="00132F4F" w:rsidP="00225C0B">
      <w:pPr>
        <w:pStyle w:val="ListParagraph"/>
        <w:spacing w:after="0"/>
        <w:ind w:hanging="720"/>
        <w:rPr>
          <w:rFonts w:ascii="Times New Roman" w:hAnsi="Times New Roman" w:cs="Times New Roman"/>
          <w:noProof/>
          <w:sz w:val="24"/>
          <w:szCs w:val="24"/>
        </w:rPr>
      </w:pPr>
      <w:r w:rsidRPr="008561D6">
        <w:rPr>
          <w:rFonts w:ascii="Times New Roman" w:hAnsi="Times New Roman" w:cs="Times New Roman"/>
          <w:sz w:val="24"/>
          <w:szCs w:val="24"/>
        </w:rPr>
        <w:fldChar w:fldCharType="begin"/>
      </w:r>
      <w:r w:rsidRPr="008561D6">
        <w:rPr>
          <w:rFonts w:ascii="Times New Roman" w:hAnsi="Times New Roman" w:cs="Times New Roman"/>
          <w:sz w:val="24"/>
          <w:szCs w:val="24"/>
        </w:rPr>
        <w:instrText xml:space="preserve"> ADDIN EN.REFLIST </w:instrText>
      </w:r>
      <w:r w:rsidRPr="008561D6">
        <w:rPr>
          <w:rFonts w:ascii="Times New Roman" w:hAnsi="Times New Roman" w:cs="Times New Roman"/>
          <w:sz w:val="24"/>
          <w:szCs w:val="24"/>
        </w:rPr>
        <w:fldChar w:fldCharType="separate"/>
      </w:r>
      <w:bookmarkStart w:id="1" w:name="_ENREF_1"/>
      <w:r w:rsidR="00225C0B" w:rsidRPr="008561D6">
        <w:rPr>
          <w:rFonts w:ascii="Times New Roman" w:hAnsi="Times New Roman" w:cs="Times New Roman"/>
          <w:noProof/>
          <w:sz w:val="24"/>
          <w:szCs w:val="24"/>
        </w:rPr>
        <w:t xml:space="preserve">Abu-Raiya, H., Pargament, K., Weissberger, A., &amp; Exline, J. (2016). An empirical examination of religious/spiritual struggle among Israeli Jews. </w:t>
      </w:r>
      <w:r w:rsidR="00225C0B" w:rsidRPr="008561D6">
        <w:rPr>
          <w:rFonts w:ascii="Times New Roman" w:hAnsi="Times New Roman" w:cs="Times New Roman"/>
          <w:i/>
          <w:noProof/>
          <w:sz w:val="24"/>
          <w:szCs w:val="24"/>
        </w:rPr>
        <w:t>International Journal for the Psychology of Religion, 26</w:t>
      </w:r>
      <w:r w:rsidR="00225C0B" w:rsidRPr="008561D6">
        <w:rPr>
          <w:rFonts w:ascii="Times New Roman" w:hAnsi="Times New Roman" w:cs="Times New Roman"/>
          <w:noProof/>
          <w:sz w:val="24"/>
          <w:szCs w:val="24"/>
        </w:rPr>
        <w:t>(1), 61-79. doi: 10.1080/10508619.2014.1003519</w:t>
      </w:r>
      <w:bookmarkEnd w:id="1"/>
    </w:p>
    <w:p w:rsidR="00225C0B" w:rsidRPr="008561D6" w:rsidRDefault="00225C0B" w:rsidP="00225C0B">
      <w:pPr>
        <w:pStyle w:val="ListParagraph"/>
        <w:spacing w:after="0"/>
        <w:ind w:hanging="720"/>
        <w:rPr>
          <w:rFonts w:ascii="Times New Roman" w:hAnsi="Times New Roman" w:cs="Times New Roman"/>
          <w:noProof/>
          <w:sz w:val="24"/>
          <w:szCs w:val="24"/>
        </w:rPr>
      </w:pPr>
      <w:bookmarkStart w:id="2" w:name="_ENREF_2"/>
      <w:r w:rsidRPr="008561D6">
        <w:rPr>
          <w:rFonts w:ascii="Times New Roman" w:hAnsi="Times New Roman" w:cs="Times New Roman"/>
          <w:noProof/>
          <w:sz w:val="24"/>
          <w:szCs w:val="24"/>
        </w:rPr>
        <w:t xml:space="preserve">Bradley, D. F., Uzdavines, A., Pargament, K., &amp; Exline, J. (2016). Counseling atheists who experience religious and spiritual struggles. In A. Schmidt, M. Chow, P. Berendsen &amp; T. O’Connor (Eds.), </w:t>
      </w:r>
      <w:r w:rsidRPr="008561D6">
        <w:rPr>
          <w:rFonts w:ascii="Times New Roman" w:hAnsi="Times New Roman" w:cs="Times New Roman"/>
          <w:i/>
          <w:noProof/>
          <w:sz w:val="24"/>
          <w:szCs w:val="24"/>
        </w:rPr>
        <w:t>Thriving on the edge:  Integrating spiritual practice, theory, and research</w:t>
      </w:r>
      <w:r w:rsidRPr="008561D6">
        <w:rPr>
          <w:rFonts w:ascii="Times New Roman" w:hAnsi="Times New Roman" w:cs="Times New Roman"/>
          <w:noProof/>
          <w:sz w:val="24"/>
          <w:szCs w:val="24"/>
        </w:rPr>
        <w:t>.</w:t>
      </w:r>
      <w:bookmarkEnd w:id="2"/>
    </w:p>
    <w:p w:rsidR="00225C0B" w:rsidRPr="008561D6" w:rsidRDefault="00225C0B" w:rsidP="00225C0B">
      <w:pPr>
        <w:pStyle w:val="ListParagraph"/>
        <w:spacing w:after="0"/>
        <w:ind w:hanging="720"/>
        <w:rPr>
          <w:rFonts w:ascii="Times New Roman" w:hAnsi="Times New Roman" w:cs="Times New Roman"/>
          <w:noProof/>
          <w:sz w:val="24"/>
          <w:szCs w:val="24"/>
        </w:rPr>
      </w:pPr>
      <w:bookmarkStart w:id="3" w:name="_ENREF_3"/>
      <w:r w:rsidRPr="008561D6">
        <w:rPr>
          <w:rFonts w:ascii="Times New Roman" w:hAnsi="Times New Roman" w:cs="Times New Roman"/>
          <w:noProof/>
          <w:sz w:val="24"/>
          <w:szCs w:val="24"/>
        </w:rPr>
        <w:t xml:space="preserve">Doehring, C. (2015). </w:t>
      </w:r>
      <w:r w:rsidRPr="008561D6">
        <w:rPr>
          <w:rFonts w:ascii="Times New Roman" w:hAnsi="Times New Roman" w:cs="Times New Roman"/>
          <w:i/>
          <w:noProof/>
          <w:sz w:val="24"/>
          <w:szCs w:val="24"/>
        </w:rPr>
        <w:t>The practice of pastoral care: A postmodern approach</w:t>
      </w:r>
      <w:r w:rsidRPr="008561D6">
        <w:rPr>
          <w:rFonts w:ascii="Times New Roman" w:hAnsi="Times New Roman" w:cs="Times New Roman"/>
          <w:noProof/>
          <w:sz w:val="24"/>
          <w:szCs w:val="24"/>
        </w:rPr>
        <w:t xml:space="preserve"> (Revised and expanded ed.). Louisville, KY: Westminster John Knox.</w:t>
      </w:r>
      <w:bookmarkEnd w:id="3"/>
    </w:p>
    <w:p w:rsidR="00225C0B" w:rsidRPr="008561D6" w:rsidRDefault="00225C0B" w:rsidP="00225C0B">
      <w:pPr>
        <w:pStyle w:val="ListParagraph"/>
        <w:spacing w:after="0"/>
        <w:ind w:hanging="720"/>
        <w:rPr>
          <w:rFonts w:ascii="Times New Roman" w:hAnsi="Times New Roman" w:cs="Times New Roman"/>
          <w:noProof/>
          <w:sz w:val="24"/>
          <w:szCs w:val="24"/>
        </w:rPr>
      </w:pPr>
      <w:bookmarkStart w:id="4" w:name="_ENREF_4"/>
      <w:r w:rsidRPr="008561D6">
        <w:rPr>
          <w:rFonts w:ascii="Times New Roman" w:hAnsi="Times New Roman" w:cs="Times New Roman"/>
          <w:noProof/>
          <w:sz w:val="24"/>
          <w:szCs w:val="24"/>
        </w:rPr>
        <w:t xml:space="preserve">Pargament, K., Wong, S., &amp; Exline, J. (2016). Wholeness and holiness: The spiritual dimension of eudaimonics. In J. Vittersø (Ed.), </w:t>
      </w:r>
      <w:r w:rsidRPr="008561D6">
        <w:rPr>
          <w:rFonts w:ascii="Times New Roman" w:hAnsi="Times New Roman" w:cs="Times New Roman"/>
          <w:i/>
          <w:noProof/>
          <w:sz w:val="24"/>
          <w:szCs w:val="24"/>
        </w:rPr>
        <w:t>The handbook of eudaimonic wellbeing</w:t>
      </w:r>
      <w:r w:rsidRPr="008561D6">
        <w:rPr>
          <w:rFonts w:ascii="Times New Roman" w:hAnsi="Times New Roman" w:cs="Times New Roman"/>
          <w:noProof/>
          <w:sz w:val="24"/>
          <w:szCs w:val="24"/>
        </w:rPr>
        <w:t xml:space="preserve"> (pp. 379-394). Switzerland: Springer International.</w:t>
      </w:r>
      <w:bookmarkEnd w:id="4"/>
    </w:p>
    <w:p w:rsidR="00225C0B" w:rsidRPr="008561D6" w:rsidRDefault="00225C0B" w:rsidP="00225C0B">
      <w:pPr>
        <w:pStyle w:val="ListParagraph"/>
        <w:ind w:hanging="720"/>
        <w:rPr>
          <w:rFonts w:ascii="Times New Roman" w:hAnsi="Times New Roman" w:cs="Times New Roman"/>
          <w:noProof/>
          <w:sz w:val="24"/>
          <w:szCs w:val="24"/>
        </w:rPr>
      </w:pPr>
      <w:bookmarkStart w:id="5" w:name="_ENREF_5"/>
      <w:r w:rsidRPr="008561D6">
        <w:rPr>
          <w:rFonts w:ascii="Times New Roman" w:hAnsi="Times New Roman" w:cs="Times New Roman"/>
          <w:noProof/>
          <w:sz w:val="24"/>
          <w:szCs w:val="24"/>
        </w:rPr>
        <w:t xml:space="preserve">Tino, M. J., Millspaugh, S. G., &amp; Stuart, L. A. (2008). </w:t>
      </w:r>
      <w:r w:rsidRPr="008561D6">
        <w:rPr>
          <w:rFonts w:ascii="Times New Roman" w:hAnsi="Times New Roman" w:cs="Times New Roman"/>
          <w:i/>
          <w:noProof/>
          <w:sz w:val="24"/>
          <w:szCs w:val="24"/>
        </w:rPr>
        <w:t xml:space="preserve">Our whole lives: Sexuality education for young adults, Ages 18-35 </w:t>
      </w:r>
      <w:r w:rsidRPr="008561D6">
        <w:rPr>
          <w:rFonts w:ascii="Times New Roman" w:hAnsi="Times New Roman" w:cs="Times New Roman"/>
          <w:noProof/>
          <w:sz w:val="24"/>
          <w:szCs w:val="24"/>
        </w:rPr>
        <w:t>Boston, MA: Unitarian Universalist Association of Congregations.</w:t>
      </w:r>
      <w:bookmarkEnd w:id="5"/>
    </w:p>
    <w:p w:rsidR="00225C0B" w:rsidRPr="008561D6" w:rsidRDefault="00225C0B" w:rsidP="00225C0B">
      <w:pPr>
        <w:pStyle w:val="ListParagraph"/>
        <w:rPr>
          <w:rFonts w:ascii="Times New Roman" w:hAnsi="Times New Roman" w:cs="Times New Roman"/>
          <w:noProof/>
          <w:sz w:val="24"/>
          <w:szCs w:val="24"/>
        </w:rPr>
      </w:pPr>
    </w:p>
    <w:p w:rsidR="00AF52B2" w:rsidRPr="008561D6" w:rsidRDefault="00132F4F" w:rsidP="00423F00">
      <w:pPr>
        <w:pStyle w:val="ListParagraph"/>
        <w:spacing w:before="100" w:beforeAutospacing="1" w:after="100" w:afterAutospacing="1"/>
        <w:rPr>
          <w:rFonts w:ascii="Times New Roman" w:hAnsi="Times New Roman" w:cs="Times New Roman"/>
          <w:sz w:val="24"/>
          <w:szCs w:val="24"/>
        </w:rPr>
      </w:pPr>
      <w:r w:rsidRPr="008561D6">
        <w:rPr>
          <w:rFonts w:ascii="Times New Roman" w:hAnsi="Times New Roman" w:cs="Times New Roman"/>
          <w:sz w:val="24"/>
          <w:szCs w:val="24"/>
        </w:rPr>
        <w:fldChar w:fldCharType="end"/>
      </w:r>
    </w:p>
    <w:sectPr w:rsidR="00AF52B2" w:rsidRPr="008561D6" w:rsidSect="00312E46">
      <w:headerReference w:type="default" r:id="rId8"/>
      <w:footerReference w:type="default" r:id="rId9"/>
      <w:pgSz w:w="12240" w:h="15840"/>
      <w:pgMar w:top="720" w:right="720" w:bottom="720" w:left="720" w:header="1440" w:footer="1440"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182A" w:rsidRDefault="00E0182A" w:rsidP="004452FF">
      <w:r>
        <w:separator/>
      </w:r>
    </w:p>
  </w:endnote>
  <w:endnote w:type="continuationSeparator" w:id="0">
    <w:p w:rsidR="00E0182A" w:rsidRDefault="00E0182A" w:rsidP="004452FF">
      <w:r>
        <w:continuationSeparator/>
      </w:r>
    </w:p>
  </w:endnote>
  <w:endnote w:id="1">
    <w:p w:rsidR="004452FF" w:rsidRPr="00E63C58" w:rsidRDefault="004452FF" w:rsidP="00E63C58">
      <w:pPr>
        <w:contextualSpacing/>
      </w:pPr>
      <w:r w:rsidRPr="00E63C58">
        <w:rPr>
          <w:rStyle w:val="EndnoteReference"/>
        </w:rPr>
        <w:endnoteRef/>
      </w:r>
      <w:r w:rsidRPr="00E63C58">
        <w:t xml:space="preserve"> There are three types of spiritual or religious struggles (</w:t>
      </w:r>
      <w:hyperlink r:id="rId1" w:anchor="_ENREF_15" w:history="1">
        <w:r w:rsidRPr="00E63C58">
          <w:rPr>
            <w:color w:val="0000FF"/>
            <w:u w:val="single"/>
          </w:rPr>
          <w:t xml:space="preserve">Exline, Pargament, Grubbs, &amp; </w:t>
        </w:r>
        <w:proofErr w:type="spellStart"/>
        <w:r w:rsidRPr="00E63C58">
          <w:rPr>
            <w:color w:val="0000FF"/>
            <w:u w:val="single"/>
          </w:rPr>
          <w:t>Yali</w:t>
        </w:r>
        <w:proofErr w:type="spellEnd"/>
        <w:r w:rsidRPr="00E63C58">
          <w:rPr>
            <w:color w:val="0000FF"/>
            <w:u w:val="single"/>
          </w:rPr>
          <w:t>, 2014</w:t>
        </w:r>
      </w:hyperlink>
      <w:r w:rsidRPr="00E63C58">
        <w:t>):</w:t>
      </w:r>
    </w:p>
    <w:p w:rsidR="004452FF" w:rsidRPr="00E63C58" w:rsidRDefault="004452FF" w:rsidP="00E63C58">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rsidR="004452FF" w:rsidRPr="00E63C58" w:rsidRDefault="004452FF" w:rsidP="00E63C58">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i/>
          <w:iCs/>
          <w:sz w:val="24"/>
          <w:szCs w:val="24"/>
        </w:rPr>
        <w:t>Intrapsychic struggles within us</w:t>
      </w:r>
      <w:r w:rsidRPr="00E63C58">
        <w:rPr>
          <w:rFonts w:ascii="Times New Roman" w:hAnsi="Times New Roman" w:cs="Times New Roman"/>
          <w:sz w:val="24"/>
          <w:szCs w:val="24"/>
        </w:rPr>
        <w:t>: moral stress over conflicting values, ultimate meanings, and doubts about aspects of our sexuality</w:t>
      </w:r>
    </w:p>
    <w:p w:rsidR="004452FF" w:rsidRPr="00E63C58" w:rsidRDefault="004452FF" w:rsidP="00E63C58">
      <w:pPr>
        <w:pStyle w:val="ListParagraph"/>
        <w:numPr>
          <w:ilvl w:val="0"/>
          <w:numId w:val="4"/>
        </w:numPr>
        <w:spacing w:after="0"/>
        <w:rPr>
          <w:rFonts w:ascii="Times New Roman" w:hAnsi="Times New Roman" w:cs="Times New Roman"/>
          <w:sz w:val="24"/>
          <w:szCs w:val="24"/>
        </w:rPr>
      </w:pPr>
      <w:r w:rsidRPr="00E63C58">
        <w:rPr>
          <w:rFonts w:ascii="Times New Roman" w:hAnsi="Times New Roman" w:cs="Times New Roman"/>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y.</w:t>
      </w:r>
    </w:p>
    <w:p w:rsidR="004452FF" w:rsidRPr="00E63C58" w:rsidRDefault="004452FF" w:rsidP="00E63C58">
      <w:pPr>
        <w:contextualSpacing/>
      </w:pPr>
      <w:r w:rsidRPr="00E63C58">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rsidR="004452FF" w:rsidRPr="00A151C7" w:rsidRDefault="004452FF" w:rsidP="00E63C58">
      <w:pPr>
        <w:pStyle w:val="EndnoteText"/>
        <w:contextualSpacing/>
        <w:rPr>
          <w:rFonts w:ascii="Times New Roman" w:hAnsi="Times New Roman"/>
          <w:sz w:val="24"/>
          <w:szCs w:val="24"/>
        </w:rPr>
      </w:pPr>
      <w:r w:rsidRPr="00E63C58">
        <w:rPr>
          <w:rStyle w:val="EndnoteReference"/>
          <w:rFonts w:ascii="Times New Roman" w:hAnsi="Times New Roman"/>
          <w:sz w:val="24"/>
          <w:szCs w:val="24"/>
        </w:rPr>
        <w:endnoteRef/>
      </w:r>
      <w:r w:rsidRPr="00E63C58">
        <w:rPr>
          <w:rFonts w:ascii="Times New Roman" w:hAnsi="Times New Roman"/>
          <w:sz w:val="24"/>
          <w:szCs w:val="24"/>
        </w:rPr>
        <w:t xml:space="preserve"> </w:t>
      </w:r>
      <w:r w:rsidRPr="00E63C58">
        <w:rPr>
          <w:rFonts w:ascii="Times New Roman" w:eastAsia="Times New Roman" w:hAnsi="Times New Roman"/>
          <w:sz w:val="24"/>
          <w:szCs w:val="24"/>
        </w:rPr>
        <w:t xml:space="preserve"> We are using the </w:t>
      </w:r>
      <w:r w:rsidRPr="00E63C58">
        <w:rPr>
          <w:rFonts w:ascii="Times New Roman" w:eastAsia="Times New Roman" w:hAnsi="Times New Roman"/>
          <w:i/>
          <w:sz w:val="24"/>
          <w:szCs w:val="24"/>
        </w:rPr>
        <w:t>Our Whole Lives</w:t>
      </w:r>
      <w:r w:rsidRPr="00E63C58">
        <w:rPr>
          <w:rFonts w:ascii="Times New Roman" w:eastAsia="Times New Roman" w:hAnsi="Times New Roman"/>
          <w:sz w:val="24"/>
          <w:szCs w:val="24"/>
        </w:rPr>
        <w:t xml:space="preserve"> curriculum to define these five aspects of sexuality: </w:t>
      </w:r>
      <w:r w:rsidRPr="00E63C58">
        <w:rPr>
          <w:rFonts w:ascii="Times New Roman" w:eastAsia="Times New Roman" w:hAnsi="Times New Roman"/>
          <w:i/>
          <w:iCs/>
          <w:sz w:val="24"/>
          <w:szCs w:val="24"/>
        </w:rPr>
        <w:t>sensuality</w:t>
      </w:r>
      <w:r w:rsidRPr="00E63C58">
        <w:rPr>
          <w:rFonts w:ascii="Times New Roman" w:eastAsia="Times New Roman" w:hAnsi="Times New Roman"/>
          <w:sz w:val="24"/>
          <w:szCs w:val="24"/>
        </w:rPr>
        <w:t xml:space="preserve"> (</w:t>
      </w:r>
      <w:proofErr w:type="spellStart"/>
      <w:r w:rsidRPr="00E63C58">
        <w:rPr>
          <w:rFonts w:ascii="Times New Roman" w:eastAsia="Times New Roman" w:hAnsi="Times New Roman"/>
          <w:sz w:val="24"/>
          <w:szCs w:val="24"/>
        </w:rPr>
        <w:t>bodiliness</w:t>
      </w:r>
      <w:proofErr w:type="spellEnd"/>
      <w:r w:rsidRPr="00E63C58">
        <w:rPr>
          <w:rFonts w:ascii="Times New Roman" w:eastAsia="Times New Roman" w:hAnsi="Times New Roman"/>
          <w:sz w:val="24"/>
          <w:szCs w:val="24"/>
        </w:rPr>
        <w:t xml:space="preserve"> and touch), </w:t>
      </w:r>
      <w:r w:rsidRPr="00E63C58">
        <w:rPr>
          <w:rFonts w:ascii="Times New Roman" w:eastAsia="Times New Roman" w:hAnsi="Times New Roman"/>
          <w:i/>
          <w:iCs/>
          <w:sz w:val="24"/>
          <w:szCs w:val="24"/>
        </w:rPr>
        <w:t>intimacy</w:t>
      </w:r>
      <w:r w:rsidRPr="00E63C58">
        <w:rPr>
          <w:rFonts w:ascii="Times New Roman" w:eastAsia="Times New Roman" w:hAnsi="Times New Roman"/>
          <w:sz w:val="24"/>
          <w:szCs w:val="24"/>
        </w:rPr>
        <w:t xml:space="preserve"> (relationality), </w:t>
      </w:r>
      <w:r w:rsidRPr="00E63C58">
        <w:rPr>
          <w:rFonts w:ascii="Times New Roman" w:eastAsia="Times New Roman" w:hAnsi="Times New Roman"/>
          <w:i/>
          <w:iCs/>
          <w:sz w:val="24"/>
          <w:szCs w:val="24"/>
        </w:rPr>
        <w:t>sexual identity</w:t>
      </w:r>
      <w:r w:rsidRPr="00E63C58">
        <w:rPr>
          <w:rFonts w:ascii="Times New Roman" w:eastAsia="Times New Roman" w:hAnsi="Times New Roman"/>
          <w:sz w:val="24"/>
          <w:szCs w:val="24"/>
        </w:rPr>
        <w:t xml:space="preserve"> (orientations and roles), </w:t>
      </w:r>
      <w:r w:rsidRPr="00E63C58">
        <w:rPr>
          <w:rFonts w:ascii="Times New Roman" w:eastAsia="Times New Roman" w:hAnsi="Times New Roman"/>
          <w:i/>
          <w:iCs/>
          <w:sz w:val="24"/>
          <w:szCs w:val="24"/>
        </w:rPr>
        <w:t>sexual health/reproduction</w:t>
      </w:r>
      <w:r w:rsidRPr="00E63C58">
        <w:rPr>
          <w:rFonts w:ascii="Times New Roman" w:eastAsia="Times New Roman" w:hAnsi="Times New Roman"/>
          <w:sz w:val="24"/>
          <w:szCs w:val="24"/>
        </w:rPr>
        <w:t xml:space="preserve"> (physiology, procreation, etc.), and </w:t>
      </w:r>
      <w:proofErr w:type="spellStart"/>
      <w:r w:rsidRPr="00E63C58">
        <w:rPr>
          <w:rFonts w:ascii="Times New Roman" w:eastAsia="Times New Roman" w:hAnsi="Times New Roman"/>
          <w:i/>
          <w:iCs/>
          <w:sz w:val="24"/>
          <w:szCs w:val="24"/>
        </w:rPr>
        <w:t>sexualization</w:t>
      </w:r>
      <w:proofErr w:type="spellEnd"/>
      <w:r w:rsidRPr="00E63C58">
        <w:rPr>
          <w:rFonts w:ascii="Times New Roman" w:eastAsia="Times New Roman" w:hAnsi="Times New Roman"/>
          <w:sz w:val="24"/>
          <w:szCs w:val="24"/>
        </w:rPr>
        <w:t xml:space="preserve"> (power dynam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027B" w:rsidRDefault="00E0182A">
    <w:pPr>
      <w:tabs>
        <w:tab w:val="right" w:pos="9360"/>
      </w:tabs>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182A" w:rsidRDefault="00E0182A" w:rsidP="004452FF">
      <w:r>
        <w:separator/>
      </w:r>
    </w:p>
  </w:footnote>
  <w:footnote w:type="continuationSeparator" w:id="0">
    <w:p w:rsidR="00E0182A" w:rsidRDefault="00E0182A" w:rsidP="004452FF">
      <w:r>
        <w:continuationSeparator/>
      </w:r>
    </w:p>
  </w:footnote>
  <w:footnote w:id="1">
    <w:p w:rsidR="00683657" w:rsidRPr="00447506" w:rsidRDefault="00683657" w:rsidP="00132F4F">
      <w:pPr>
        <w:pStyle w:val="Default"/>
      </w:pPr>
      <w:r>
        <w:rPr>
          <w:rStyle w:val="FootnoteReference"/>
        </w:rPr>
        <w:foot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sidR="004412B2">
        <w:rPr>
          <w:color w:val="auto"/>
        </w:rPr>
        <w:t xml:space="preserve"> </w:t>
      </w:r>
      <w:r w:rsidR="00132F4F">
        <w:rPr>
          <w:color w:val="auto"/>
        </w:rPr>
        <w:fldChar w:fldCharType="begin"/>
      </w:r>
      <w:r w:rsidR="00925060">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sidR="00132F4F">
        <w:rPr>
          <w:color w:val="auto"/>
        </w:rPr>
        <w:fldChar w:fldCharType="separate"/>
      </w:r>
      <w:r w:rsidR="00132F4F">
        <w:rPr>
          <w:noProof/>
          <w:color w:val="auto"/>
        </w:rPr>
        <w:t>(</w:t>
      </w:r>
      <w:hyperlink w:anchor="_ENREF_5" w:tooltip="Tino, 2008 #2337" w:history="1">
        <w:r w:rsidR="00225C0B">
          <w:rPr>
            <w:noProof/>
            <w:color w:val="auto"/>
          </w:rPr>
          <w:t>Tino, Millspaugh, &amp; Stuart, 2008</w:t>
        </w:r>
      </w:hyperlink>
      <w:r w:rsidR="00132F4F">
        <w:rPr>
          <w:noProof/>
          <w:color w:val="auto"/>
        </w:rPr>
        <w:t>)</w:t>
      </w:r>
      <w:r w:rsidR="00132F4F">
        <w:rPr>
          <w:color w:val="auto"/>
        </w:rPr>
        <w:fldChar w:fldCharType="end"/>
      </w:r>
      <w:r w:rsidRPr="00447506">
        <w:rPr>
          <w:color w:val="auto"/>
        </w:rPr>
        <w:t xml:space="preserve">. </w:t>
      </w:r>
      <w:r w:rsidR="00132F4F">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rsidR="00925060">
        <w:t>.</w:t>
      </w:r>
      <w:r w:rsidRPr="00447506">
        <w:t xml:space="preserve">" curricula), and </w:t>
      </w:r>
      <w:proofErr w:type="spellStart"/>
      <w:r w:rsidRPr="00447506">
        <w:t>Sexualization</w:t>
      </w:r>
      <w:proofErr w:type="spellEnd"/>
      <w:r w:rsidRPr="00447506">
        <w:t xml:space="preserve"> (power dynamics)</w:t>
      </w:r>
      <w:r w:rsidR="00132F4F">
        <w:t>” (</w:t>
      </w:r>
      <w:proofErr w:type="spellStart"/>
      <w:r w:rsidR="00132F4F">
        <w:t>Tino</w:t>
      </w:r>
      <w:proofErr w:type="spellEnd"/>
      <w:r w:rsidR="00132F4F">
        <w:t xml:space="preserve"> et al., 2008 p</w:t>
      </w:r>
      <w:r w:rsidRPr="00447506">
        <w:t>.</w:t>
      </w:r>
      <w:r w:rsidR="00132F4F">
        <w:t xml:space="preserve"> 8).</w:t>
      </w:r>
      <w:r w:rsidRPr="00447506">
        <w:t xml:space="preserve"> </w:t>
      </w:r>
    </w:p>
    <w:p w:rsidR="00683657" w:rsidRDefault="00683657" w:rsidP="00683657">
      <w:pPr>
        <w:pStyle w:val="Default"/>
      </w:pPr>
      <w:r w:rsidRPr="00447506">
        <w:t xml:space="preserve"> </w:t>
      </w:r>
    </w:p>
    <w:p w:rsidR="00683657" w:rsidRDefault="0068365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027B" w:rsidRDefault="00CA66CD">
    <w:r>
      <w:rPr>
        <w:noProof/>
      </w:rPr>
      <mc:AlternateContent>
        <mc:Choice Requires="wps">
          <w:drawing>
            <wp:anchor distT="0" distB="0" distL="114300" distR="114300" simplePos="0" relativeHeight="251660288" behindDoc="0" locked="0" layoutInCell="0" allowOverlap="1" wp14:anchorId="3360335C" wp14:editId="0C9F276B">
              <wp:simplePos x="0" y="0"/>
              <wp:positionH relativeFrom="page">
                <wp:posOffset>914400</wp:posOffset>
              </wp:positionH>
              <wp:positionV relativeFrom="paragraph">
                <wp:posOffset>0</wp:posOffset>
              </wp:positionV>
              <wp:extent cx="5943600" cy="165100"/>
              <wp:effectExtent l="0" t="0" r="0" b="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rsidR="001E027B" w:rsidRDefault="00E0182A">
                          <w:pPr>
                            <w:tabs>
                              <w:tab w:val="center" w:pos="4680"/>
                              <w:tab w:val="right" w:pos="9360"/>
                            </w:tab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60335C" id="Rectangle 5" o:spid="_x0000_s1026" style="position:absolute;margin-left:1in;margin-top:0;width:468pt;height:1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" o:allowincell="f" filled="f" stroked="f" strokeweight="0">
              <v:textbox inset="0,0,0,0">
                <w:txbxContent>
                  <w:p w:rsidR="001E027B" w:rsidRDefault="0062678D">
                    <w:pPr>
                      <w:tabs>
                        <w:tab w:val="center" w:pos="4680"/>
                        <w:tab w:val="right" w:pos="9360"/>
                      </w:tabs>
                    </w:pPr>
                  </w:p>
                </w:txbxContent>
              </v:textbox>
              <w10:wrap anchorx="page"/>
            </v:rect>
          </w:pict>
        </mc:Fallback>
      </mc:AlternateContent>
    </w:r>
  </w:p>
  <w:p w:rsidR="001E027B" w:rsidRDefault="00E0182A">
    <w:pPr>
      <w:spacing w:after="140" w:line="100" w:lineRule="exact"/>
      <w:rPr>
        <w:sz w:val="1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2F54FE"/>
    <w:multiLevelType w:val="hybridMultilevel"/>
    <w:tmpl w:val="859AF1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E60BA1"/>
    <w:multiLevelType w:val="hybridMultilevel"/>
    <w:tmpl w:val="524C8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624&lt;/item&gt;&lt;item&gt;1659&lt;/item&gt;&lt;item&gt;1699&lt;/item&gt;&lt;item&gt;1700&lt;/item&gt;&lt;item&gt;2337&lt;/item&gt;&lt;/record-ids&gt;&lt;/item&gt;&lt;/Libraries&gt;"/>
  </w:docVars>
  <w:rsids>
    <w:rsidRoot w:val="00312E46"/>
    <w:rsid w:val="00064717"/>
    <w:rsid w:val="000F5F2C"/>
    <w:rsid w:val="00132F4F"/>
    <w:rsid w:val="00216AEB"/>
    <w:rsid w:val="00225C0B"/>
    <w:rsid w:val="00312E46"/>
    <w:rsid w:val="00423F00"/>
    <w:rsid w:val="00431DBC"/>
    <w:rsid w:val="004412B2"/>
    <w:rsid w:val="004452FF"/>
    <w:rsid w:val="0056682B"/>
    <w:rsid w:val="005F0B26"/>
    <w:rsid w:val="0062678D"/>
    <w:rsid w:val="006273D0"/>
    <w:rsid w:val="00683657"/>
    <w:rsid w:val="006C6FC3"/>
    <w:rsid w:val="008561D6"/>
    <w:rsid w:val="009107CB"/>
    <w:rsid w:val="00914E7E"/>
    <w:rsid w:val="00925060"/>
    <w:rsid w:val="00961B2B"/>
    <w:rsid w:val="009D4403"/>
    <w:rsid w:val="00A139B3"/>
    <w:rsid w:val="00AA6B9E"/>
    <w:rsid w:val="00AF52B2"/>
    <w:rsid w:val="00CA66CD"/>
    <w:rsid w:val="00CB1B59"/>
    <w:rsid w:val="00D20577"/>
    <w:rsid w:val="00D44030"/>
    <w:rsid w:val="00DF5A27"/>
    <w:rsid w:val="00E0182A"/>
    <w:rsid w:val="00E63C58"/>
    <w:rsid w:val="00F124E6"/>
    <w:rsid w:val="00F164FA"/>
    <w:rsid w:val="00FB7593"/>
    <w:rsid w:val="00FF3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F0249C-E305-4E84-8689-899CCF80D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2E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link w:val="BodyTextIndent2Char"/>
    <w:rsid w:val="00312E46"/>
    <w:pPr>
      <w:spacing w:after="120" w:line="480" w:lineRule="auto"/>
      <w:ind w:left="360"/>
    </w:pPr>
  </w:style>
  <w:style w:type="character" w:customStyle="1" w:styleId="BodyTextIndent2Char">
    <w:name w:val="Body Text Indent 2 Char"/>
    <w:basedOn w:val="DefaultParagraphFont"/>
    <w:link w:val="BodyTextIndent2"/>
    <w:rsid w:val="00312E46"/>
    <w:rPr>
      <w:rFonts w:ascii="Times New Roman" w:eastAsia="Times New Roman" w:hAnsi="Times New Roman" w:cs="Times New Roman"/>
      <w:sz w:val="24"/>
      <w:szCs w:val="24"/>
    </w:rPr>
  </w:style>
  <w:style w:type="paragraph" w:styleId="ListParagraph">
    <w:name w:val="List Paragraph"/>
    <w:basedOn w:val="Normal"/>
    <w:uiPriority w:val="34"/>
    <w:qFormat/>
    <w:rsid w:val="00312E46"/>
    <w:pPr>
      <w:spacing w:after="200"/>
      <w:ind w:left="720"/>
      <w:contextualSpacing/>
    </w:pPr>
    <w:rPr>
      <w:rFonts w:asciiTheme="minorHAnsi" w:eastAsiaTheme="minorHAnsi" w:hAnsiTheme="minorHAnsi" w:cstheme="minorBidi"/>
      <w:sz w:val="22"/>
      <w:szCs w:val="22"/>
    </w:rPr>
  </w:style>
  <w:style w:type="table" w:customStyle="1" w:styleId="TableGrid1">
    <w:name w:val="Table Grid1"/>
    <w:basedOn w:val="TableNormal"/>
    <w:next w:val="TableGrid"/>
    <w:uiPriority w:val="39"/>
    <w:rsid w:val="0031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3">
    <w:name w:val="H3"/>
    <w:basedOn w:val="Normal"/>
    <w:rsid w:val="00312E46"/>
    <w:pPr>
      <w:spacing w:after="160" w:line="259" w:lineRule="auto"/>
      <w:jc w:val="center"/>
    </w:pPr>
    <w:rPr>
      <w:rFonts w:asciiTheme="minorHAnsi" w:eastAsiaTheme="minorHAnsi" w:hAnsiTheme="minorHAnsi" w:cstheme="minorBidi"/>
      <w:b/>
      <w:sz w:val="22"/>
      <w:szCs w:val="22"/>
    </w:rPr>
  </w:style>
  <w:style w:type="table" w:styleId="TableGrid">
    <w:name w:val="Table Grid"/>
    <w:basedOn w:val="TableNormal"/>
    <w:uiPriority w:val="39"/>
    <w:rsid w:val="00312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452FF"/>
    <w:rPr>
      <w:rFonts w:ascii="Calibri" w:eastAsia="Calibri" w:hAnsi="Calibri"/>
      <w:sz w:val="20"/>
      <w:szCs w:val="20"/>
    </w:rPr>
  </w:style>
  <w:style w:type="character" w:customStyle="1" w:styleId="EndnoteTextChar">
    <w:name w:val="Endnote Text Char"/>
    <w:basedOn w:val="DefaultParagraphFont"/>
    <w:link w:val="EndnoteText"/>
    <w:uiPriority w:val="99"/>
    <w:semiHidden/>
    <w:rsid w:val="004452FF"/>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452FF"/>
    <w:rPr>
      <w:vertAlign w:val="superscript"/>
    </w:rPr>
  </w:style>
  <w:style w:type="paragraph" w:styleId="NormalWeb">
    <w:name w:val="Normal (Web)"/>
    <w:basedOn w:val="Normal"/>
    <w:uiPriority w:val="99"/>
    <w:semiHidden/>
    <w:unhideWhenUsed/>
    <w:rsid w:val="009107CB"/>
    <w:pPr>
      <w:spacing w:before="100" w:beforeAutospacing="1" w:after="100" w:afterAutospacing="1"/>
    </w:pPr>
  </w:style>
  <w:style w:type="character" w:styleId="Strong">
    <w:name w:val="Strong"/>
    <w:basedOn w:val="DefaultParagraphFont"/>
    <w:uiPriority w:val="22"/>
    <w:qFormat/>
    <w:rsid w:val="009107CB"/>
    <w:rPr>
      <w:b/>
      <w:bCs/>
    </w:rPr>
  </w:style>
  <w:style w:type="character" w:customStyle="1" w:styleId="apple-converted-space">
    <w:name w:val="apple-converted-space"/>
    <w:basedOn w:val="DefaultParagraphFont"/>
    <w:rsid w:val="009107CB"/>
  </w:style>
  <w:style w:type="paragraph" w:styleId="FootnoteText">
    <w:name w:val="footnote text"/>
    <w:basedOn w:val="Normal"/>
    <w:link w:val="FootnoteTextChar"/>
    <w:uiPriority w:val="99"/>
    <w:semiHidden/>
    <w:unhideWhenUsed/>
    <w:rsid w:val="00683657"/>
    <w:rPr>
      <w:sz w:val="20"/>
      <w:szCs w:val="20"/>
    </w:rPr>
  </w:style>
  <w:style w:type="character" w:customStyle="1" w:styleId="FootnoteTextChar">
    <w:name w:val="Footnote Text Char"/>
    <w:basedOn w:val="DefaultParagraphFont"/>
    <w:link w:val="FootnoteText"/>
    <w:uiPriority w:val="99"/>
    <w:semiHidden/>
    <w:rsid w:val="0068365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83657"/>
    <w:rPr>
      <w:vertAlign w:val="superscript"/>
    </w:rPr>
  </w:style>
  <w:style w:type="paragraph" w:customStyle="1" w:styleId="Default">
    <w:name w:val="Default"/>
    <w:rsid w:val="0068365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132F4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502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3F9C3-EB1D-4915-BCCC-EC482F177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6</Pages>
  <Words>2814</Words>
  <Characters>1604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8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17</cp:revision>
  <dcterms:created xsi:type="dcterms:W3CDTF">2019-03-20T19:04:00Z</dcterms:created>
  <dcterms:modified xsi:type="dcterms:W3CDTF">2019-03-23T21:28:00Z</dcterms:modified>
</cp:coreProperties>
</file>